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623740"/>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277119">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 xml:space="preserve">Swarming intelligence &gt; swarms &gt; </w:t>
      </w:r>
      <w:proofErr w:type="spellStart"/>
      <w:r>
        <w:rPr>
          <w:b/>
        </w:rPr>
        <w:t>boid</w:t>
      </w:r>
      <w:proofErr w:type="spellEnd"/>
      <w:r>
        <w:rPr>
          <w:b/>
        </w:rPr>
        <w:t xml:space="preserve"> &gt; heterogeneous vs homogeneous &gt; formations and collective motion &gt; so what</w:t>
      </w:r>
    </w:p>
    <w:p w14:paraId="3ECD445A" w14:textId="43270250" w:rsidR="00F91723" w:rsidRDefault="00F91723" w:rsidP="004A6AAE">
      <w:pPr>
        <w:ind w:firstLine="0"/>
        <w:rPr>
          <w:b/>
        </w:rPr>
      </w:pPr>
    </w:p>
    <w:p w14:paraId="6C7602FB" w14:textId="77777777" w:rsidR="00A70F1A" w:rsidRDefault="004A6AAE" w:rsidP="004A6AAE">
      <w:pPr>
        <w:jc w:val="center"/>
        <w:rPr>
          <w:noProof/>
        </w:rPr>
      </w:pPr>
      <w:r>
        <w:t>CONTENTS:</w:t>
      </w:r>
      <w:r>
        <w:rPr>
          <w:b/>
        </w:rPr>
        <w:fldChar w:fldCharType="begin"/>
      </w:r>
      <w:r>
        <w:rPr>
          <w:b/>
        </w:rPr>
        <w:instrText xml:space="preserve"> TOC \o "1-2" \h \z \u </w:instrText>
      </w:r>
      <w:r>
        <w:rPr>
          <w:b/>
        </w:rPr>
        <w:fldChar w:fldCharType="separate"/>
      </w:r>
    </w:p>
    <w:p w14:paraId="065D3602" w14:textId="3B3855E0"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0" w:history="1">
        <w:r w:rsidR="00A70F1A" w:rsidRPr="001A71F5">
          <w:rPr>
            <w:rStyle w:val="Hyperlink"/>
          </w:rPr>
          <w:t>Heterogenous Swarming and Emerging Collective Motion of RVR and BOLT Robots:</w:t>
        </w:r>
        <w:r w:rsidR="00A70F1A">
          <w:rPr>
            <w:webHidden/>
          </w:rPr>
          <w:tab/>
        </w:r>
        <w:r w:rsidR="00A70F1A">
          <w:rPr>
            <w:webHidden/>
          </w:rPr>
          <w:fldChar w:fldCharType="begin"/>
        </w:r>
        <w:r w:rsidR="00A70F1A">
          <w:rPr>
            <w:webHidden/>
          </w:rPr>
          <w:instrText xml:space="preserve"> PAGEREF _Toc166623740 \h </w:instrText>
        </w:r>
        <w:r w:rsidR="00A70F1A">
          <w:rPr>
            <w:webHidden/>
          </w:rPr>
        </w:r>
        <w:r w:rsidR="00A70F1A">
          <w:rPr>
            <w:webHidden/>
          </w:rPr>
          <w:fldChar w:fldCharType="separate"/>
        </w:r>
        <w:r w:rsidR="00A70F1A">
          <w:rPr>
            <w:webHidden/>
          </w:rPr>
          <w:t>1</w:t>
        </w:r>
        <w:r w:rsidR="00A70F1A">
          <w:rPr>
            <w:webHidden/>
          </w:rPr>
          <w:fldChar w:fldCharType="end"/>
        </w:r>
      </w:hyperlink>
    </w:p>
    <w:p w14:paraId="40EDAC4A" w14:textId="1354B239"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1" w:history="1">
        <w:r w:rsidR="00A70F1A" w:rsidRPr="001A71F5">
          <w:rPr>
            <w:rStyle w:val="Hyperlink"/>
          </w:rPr>
          <w:t>I. Introduction</w:t>
        </w:r>
        <w:r w:rsidR="00A70F1A">
          <w:rPr>
            <w:webHidden/>
          </w:rPr>
          <w:tab/>
        </w:r>
        <w:r w:rsidR="00A70F1A">
          <w:rPr>
            <w:webHidden/>
          </w:rPr>
          <w:fldChar w:fldCharType="begin"/>
        </w:r>
        <w:r w:rsidR="00A70F1A">
          <w:rPr>
            <w:webHidden/>
          </w:rPr>
          <w:instrText xml:space="preserve"> PAGEREF _Toc166623741 \h </w:instrText>
        </w:r>
        <w:r w:rsidR="00A70F1A">
          <w:rPr>
            <w:webHidden/>
          </w:rPr>
        </w:r>
        <w:r w:rsidR="00A70F1A">
          <w:rPr>
            <w:webHidden/>
          </w:rPr>
          <w:fldChar w:fldCharType="separate"/>
        </w:r>
        <w:r w:rsidR="00A70F1A">
          <w:rPr>
            <w:webHidden/>
          </w:rPr>
          <w:t>1</w:t>
        </w:r>
        <w:r w:rsidR="00A70F1A">
          <w:rPr>
            <w:webHidden/>
          </w:rPr>
          <w:fldChar w:fldCharType="end"/>
        </w:r>
      </w:hyperlink>
    </w:p>
    <w:p w14:paraId="78F76A3F" w14:textId="38882784"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2" w:history="1">
        <w:r w:rsidR="00A70F1A" w:rsidRPr="001A71F5">
          <w:rPr>
            <w:rStyle w:val="Hyperlink"/>
            <w:rFonts w:eastAsiaTheme="majorEastAsia"/>
          </w:rPr>
          <w:t>II.</w:t>
        </w:r>
        <w:r w:rsidR="00A70F1A" w:rsidRPr="001A71F5">
          <w:rPr>
            <w:rStyle w:val="Hyperlink"/>
          </w:rPr>
          <w:t xml:space="preserve"> Background Info</w:t>
        </w:r>
        <w:r w:rsidR="00A70F1A">
          <w:rPr>
            <w:webHidden/>
          </w:rPr>
          <w:tab/>
        </w:r>
        <w:r w:rsidR="00A70F1A">
          <w:rPr>
            <w:webHidden/>
          </w:rPr>
          <w:fldChar w:fldCharType="begin"/>
        </w:r>
        <w:r w:rsidR="00A70F1A">
          <w:rPr>
            <w:webHidden/>
          </w:rPr>
          <w:instrText xml:space="preserve"> PAGEREF _Toc166623742 \h </w:instrText>
        </w:r>
        <w:r w:rsidR="00A70F1A">
          <w:rPr>
            <w:webHidden/>
          </w:rPr>
        </w:r>
        <w:r w:rsidR="00A70F1A">
          <w:rPr>
            <w:webHidden/>
          </w:rPr>
          <w:fldChar w:fldCharType="separate"/>
        </w:r>
        <w:r w:rsidR="00A70F1A">
          <w:rPr>
            <w:webHidden/>
          </w:rPr>
          <w:t>2</w:t>
        </w:r>
        <w:r w:rsidR="00A70F1A">
          <w:rPr>
            <w:webHidden/>
          </w:rPr>
          <w:fldChar w:fldCharType="end"/>
        </w:r>
      </w:hyperlink>
    </w:p>
    <w:p w14:paraId="46B3EB26" w14:textId="30424269"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3"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oid Swarming Algorithm</w:t>
        </w:r>
        <w:r w:rsidR="00A70F1A">
          <w:rPr>
            <w:noProof/>
            <w:webHidden/>
          </w:rPr>
          <w:tab/>
        </w:r>
        <w:r w:rsidR="00A70F1A">
          <w:rPr>
            <w:noProof/>
            <w:webHidden/>
          </w:rPr>
          <w:fldChar w:fldCharType="begin"/>
        </w:r>
        <w:r w:rsidR="00A70F1A">
          <w:rPr>
            <w:noProof/>
            <w:webHidden/>
          </w:rPr>
          <w:instrText xml:space="preserve"> PAGEREF _Toc166623743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7F50D8CF" w14:textId="5FA0E72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4"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 xml:space="preserve">Emergent Collective Motion </w:t>
        </w:r>
        <w:r w:rsidR="00A70F1A">
          <w:rPr>
            <w:noProof/>
            <w:webHidden/>
          </w:rPr>
          <w:tab/>
        </w:r>
        <w:r w:rsidR="00A70F1A">
          <w:rPr>
            <w:noProof/>
            <w:webHidden/>
          </w:rPr>
          <w:fldChar w:fldCharType="begin"/>
        </w:r>
        <w:r w:rsidR="00A70F1A">
          <w:rPr>
            <w:noProof/>
            <w:webHidden/>
          </w:rPr>
          <w:instrText xml:space="preserve"> PAGEREF _Toc166623744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5B9A6C64" w14:textId="1EAE3A9B"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5" w:history="1">
        <w:r w:rsidR="00A70F1A" w:rsidRPr="001A71F5">
          <w:rPr>
            <w:rStyle w:val="Hyperlink"/>
          </w:rPr>
          <w:t>III. Literature Review</w:t>
        </w:r>
        <w:r w:rsidR="00A70F1A">
          <w:rPr>
            <w:webHidden/>
          </w:rPr>
          <w:tab/>
        </w:r>
        <w:r w:rsidR="00A70F1A">
          <w:rPr>
            <w:webHidden/>
          </w:rPr>
          <w:fldChar w:fldCharType="begin"/>
        </w:r>
        <w:r w:rsidR="00A70F1A">
          <w:rPr>
            <w:webHidden/>
          </w:rPr>
          <w:instrText xml:space="preserve"> PAGEREF _Toc166623745 \h </w:instrText>
        </w:r>
        <w:r w:rsidR="00A70F1A">
          <w:rPr>
            <w:webHidden/>
          </w:rPr>
        </w:r>
        <w:r w:rsidR="00A70F1A">
          <w:rPr>
            <w:webHidden/>
          </w:rPr>
          <w:fldChar w:fldCharType="separate"/>
        </w:r>
        <w:r w:rsidR="00A70F1A">
          <w:rPr>
            <w:webHidden/>
          </w:rPr>
          <w:t>2</w:t>
        </w:r>
        <w:r w:rsidR="00A70F1A">
          <w:rPr>
            <w:webHidden/>
          </w:rPr>
          <w:fldChar w:fldCharType="end"/>
        </w:r>
      </w:hyperlink>
    </w:p>
    <w:p w14:paraId="4E3D2772" w14:textId="5489752B"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6"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The Boid Model and Swarm Formations</w:t>
        </w:r>
        <w:r w:rsidR="00A70F1A">
          <w:rPr>
            <w:noProof/>
            <w:webHidden/>
          </w:rPr>
          <w:tab/>
        </w:r>
        <w:r w:rsidR="00A70F1A">
          <w:rPr>
            <w:noProof/>
            <w:webHidden/>
          </w:rPr>
          <w:fldChar w:fldCharType="begin"/>
        </w:r>
        <w:r w:rsidR="00A70F1A">
          <w:rPr>
            <w:noProof/>
            <w:webHidden/>
          </w:rPr>
          <w:instrText xml:space="preserve"> PAGEREF _Toc166623746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1B1F2891" w14:textId="13DAEED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7"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 xml:space="preserve">Applications of </w:t>
        </w:r>
        <w:r w:rsidR="00A70F1A" w:rsidRPr="001A71F5">
          <w:rPr>
            <w:rStyle w:val="Hyperlink"/>
            <w:iCs/>
            <w:noProof/>
            <w14:ligatures w14:val="none"/>
          </w:rPr>
          <w:t>Heterogeneous</w:t>
        </w:r>
        <w:r w:rsidR="00A70F1A" w:rsidRPr="001A71F5">
          <w:rPr>
            <w:rStyle w:val="Hyperlink"/>
            <w:noProof/>
          </w:rPr>
          <w:t xml:space="preserve"> Swarms</w:t>
        </w:r>
        <w:r w:rsidR="00A70F1A">
          <w:rPr>
            <w:noProof/>
            <w:webHidden/>
          </w:rPr>
          <w:tab/>
        </w:r>
        <w:r w:rsidR="00A70F1A">
          <w:rPr>
            <w:noProof/>
            <w:webHidden/>
          </w:rPr>
          <w:fldChar w:fldCharType="begin"/>
        </w:r>
        <w:r w:rsidR="00A70F1A">
          <w:rPr>
            <w:noProof/>
            <w:webHidden/>
          </w:rPr>
          <w:instrText xml:space="preserve"> PAGEREF _Toc166623747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15640896" w14:textId="6FA2973F"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8"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enefits of Heterogeneous Swarms</w:t>
        </w:r>
        <w:r w:rsidR="00A70F1A">
          <w:rPr>
            <w:noProof/>
            <w:webHidden/>
          </w:rPr>
          <w:tab/>
        </w:r>
        <w:r w:rsidR="00A70F1A">
          <w:rPr>
            <w:noProof/>
            <w:webHidden/>
          </w:rPr>
          <w:fldChar w:fldCharType="begin"/>
        </w:r>
        <w:r w:rsidR="00A70F1A">
          <w:rPr>
            <w:noProof/>
            <w:webHidden/>
          </w:rPr>
          <w:instrText xml:space="preserve"> PAGEREF _Toc166623748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39AA2807" w14:textId="34826A11"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9"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Autonomous Emergent Collective Behaviour</w:t>
        </w:r>
        <w:r w:rsidR="00A70F1A">
          <w:rPr>
            <w:noProof/>
            <w:webHidden/>
          </w:rPr>
          <w:tab/>
        </w:r>
        <w:r w:rsidR="00A70F1A">
          <w:rPr>
            <w:noProof/>
            <w:webHidden/>
          </w:rPr>
          <w:fldChar w:fldCharType="begin"/>
        </w:r>
        <w:r w:rsidR="00A70F1A">
          <w:rPr>
            <w:noProof/>
            <w:webHidden/>
          </w:rPr>
          <w:instrText xml:space="preserve"> PAGEREF _Toc166623749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4FCE5D99" w14:textId="7DE9D3A8"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0" w:history="1">
        <w:r w:rsidR="00A70F1A" w:rsidRPr="001A71F5">
          <w:rPr>
            <w:rStyle w:val="Hyperlink"/>
            <w:rFonts w:eastAsiaTheme="majorEastAsia"/>
          </w:rPr>
          <w:t>IV.</w:t>
        </w:r>
        <w:r w:rsidR="00A70F1A" w:rsidRPr="001A71F5">
          <w:rPr>
            <w:rStyle w:val="Hyperlink"/>
          </w:rPr>
          <w:t xml:space="preserve"> Planning</w:t>
        </w:r>
        <w:r w:rsidR="00A70F1A">
          <w:rPr>
            <w:webHidden/>
          </w:rPr>
          <w:tab/>
        </w:r>
        <w:r w:rsidR="00A70F1A">
          <w:rPr>
            <w:webHidden/>
          </w:rPr>
          <w:fldChar w:fldCharType="begin"/>
        </w:r>
        <w:r w:rsidR="00A70F1A">
          <w:rPr>
            <w:webHidden/>
          </w:rPr>
          <w:instrText xml:space="preserve"> PAGEREF _Toc166623750 \h </w:instrText>
        </w:r>
        <w:r w:rsidR="00A70F1A">
          <w:rPr>
            <w:webHidden/>
          </w:rPr>
        </w:r>
        <w:r w:rsidR="00A70F1A">
          <w:rPr>
            <w:webHidden/>
          </w:rPr>
          <w:fldChar w:fldCharType="separate"/>
        </w:r>
        <w:r w:rsidR="00A70F1A">
          <w:rPr>
            <w:webHidden/>
          </w:rPr>
          <w:t>3</w:t>
        </w:r>
        <w:r w:rsidR="00A70F1A">
          <w:rPr>
            <w:webHidden/>
          </w:rPr>
          <w:fldChar w:fldCharType="end"/>
        </w:r>
      </w:hyperlink>
    </w:p>
    <w:p w14:paraId="3AE9943E" w14:textId="0AE93CF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1"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Project Plan</w:t>
        </w:r>
        <w:r w:rsidR="00A70F1A">
          <w:rPr>
            <w:noProof/>
            <w:webHidden/>
          </w:rPr>
          <w:tab/>
        </w:r>
        <w:r w:rsidR="00A70F1A">
          <w:rPr>
            <w:noProof/>
            <w:webHidden/>
          </w:rPr>
          <w:fldChar w:fldCharType="begin"/>
        </w:r>
        <w:r w:rsidR="00A70F1A">
          <w:rPr>
            <w:noProof/>
            <w:webHidden/>
          </w:rPr>
          <w:instrText xml:space="preserve"> PAGEREF _Toc166623751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2DE8EA50" w14:textId="0BC41B97"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2"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Potential Difficulties</w:t>
        </w:r>
        <w:r w:rsidR="00A70F1A">
          <w:rPr>
            <w:noProof/>
            <w:webHidden/>
          </w:rPr>
          <w:tab/>
        </w:r>
        <w:r w:rsidR="00A70F1A">
          <w:rPr>
            <w:noProof/>
            <w:webHidden/>
          </w:rPr>
          <w:fldChar w:fldCharType="begin"/>
        </w:r>
        <w:r w:rsidR="00A70F1A">
          <w:rPr>
            <w:noProof/>
            <w:webHidden/>
          </w:rPr>
          <w:instrText xml:space="preserve"> PAGEREF _Toc166623752 \h </w:instrText>
        </w:r>
        <w:r w:rsidR="00A70F1A">
          <w:rPr>
            <w:noProof/>
            <w:webHidden/>
          </w:rPr>
        </w:r>
        <w:r w:rsidR="00A70F1A">
          <w:rPr>
            <w:noProof/>
            <w:webHidden/>
          </w:rPr>
          <w:fldChar w:fldCharType="separate"/>
        </w:r>
        <w:r w:rsidR="00A70F1A">
          <w:rPr>
            <w:noProof/>
            <w:webHidden/>
          </w:rPr>
          <w:t>4</w:t>
        </w:r>
        <w:r w:rsidR="00A70F1A">
          <w:rPr>
            <w:noProof/>
            <w:webHidden/>
          </w:rPr>
          <w:fldChar w:fldCharType="end"/>
        </w:r>
      </w:hyperlink>
    </w:p>
    <w:p w14:paraId="5B71C618" w14:textId="3A4BB46C"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3" w:history="1">
        <w:r w:rsidR="00A70F1A" w:rsidRPr="001A71F5">
          <w:rPr>
            <w:rStyle w:val="Hyperlink"/>
          </w:rPr>
          <w:t>V. Methodology</w:t>
        </w:r>
        <w:r w:rsidR="00A70F1A">
          <w:rPr>
            <w:webHidden/>
          </w:rPr>
          <w:tab/>
        </w:r>
        <w:r w:rsidR="00A70F1A">
          <w:rPr>
            <w:webHidden/>
          </w:rPr>
          <w:fldChar w:fldCharType="begin"/>
        </w:r>
        <w:r w:rsidR="00A70F1A">
          <w:rPr>
            <w:webHidden/>
          </w:rPr>
          <w:instrText xml:space="preserve"> PAGEREF _Toc166623753 \h </w:instrText>
        </w:r>
        <w:r w:rsidR="00A70F1A">
          <w:rPr>
            <w:webHidden/>
          </w:rPr>
        </w:r>
        <w:r w:rsidR="00A70F1A">
          <w:rPr>
            <w:webHidden/>
          </w:rPr>
          <w:fldChar w:fldCharType="separate"/>
        </w:r>
        <w:r w:rsidR="00A70F1A">
          <w:rPr>
            <w:webHidden/>
          </w:rPr>
          <w:t>4</w:t>
        </w:r>
        <w:r w:rsidR="00A70F1A">
          <w:rPr>
            <w:webHidden/>
          </w:rPr>
          <w:fldChar w:fldCharType="end"/>
        </w:r>
      </w:hyperlink>
    </w:p>
    <w:p w14:paraId="36C9680D" w14:textId="4A2BDE3D"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4"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Research Design</w:t>
        </w:r>
        <w:r w:rsidR="00A70F1A">
          <w:rPr>
            <w:noProof/>
            <w:webHidden/>
          </w:rPr>
          <w:tab/>
        </w:r>
        <w:r w:rsidR="00A70F1A">
          <w:rPr>
            <w:noProof/>
            <w:webHidden/>
          </w:rPr>
          <w:fldChar w:fldCharType="begin"/>
        </w:r>
        <w:r w:rsidR="00A70F1A">
          <w:rPr>
            <w:noProof/>
            <w:webHidden/>
          </w:rPr>
          <w:instrText xml:space="preserve"> PAGEREF _Toc166623754 \h </w:instrText>
        </w:r>
        <w:r w:rsidR="00A70F1A">
          <w:rPr>
            <w:noProof/>
            <w:webHidden/>
          </w:rPr>
        </w:r>
        <w:r w:rsidR="00A70F1A">
          <w:rPr>
            <w:noProof/>
            <w:webHidden/>
          </w:rPr>
          <w:fldChar w:fldCharType="separate"/>
        </w:r>
        <w:r w:rsidR="00A70F1A">
          <w:rPr>
            <w:noProof/>
            <w:webHidden/>
          </w:rPr>
          <w:t>4</w:t>
        </w:r>
        <w:r w:rsidR="00A70F1A">
          <w:rPr>
            <w:noProof/>
            <w:webHidden/>
          </w:rPr>
          <w:fldChar w:fldCharType="end"/>
        </w:r>
      </w:hyperlink>
    </w:p>
    <w:p w14:paraId="67A992B0" w14:textId="1CC3041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5"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ackground Theory and Analysis</w:t>
        </w:r>
        <w:r w:rsidR="00A70F1A">
          <w:rPr>
            <w:noProof/>
            <w:webHidden/>
          </w:rPr>
          <w:tab/>
        </w:r>
        <w:r w:rsidR="00A70F1A">
          <w:rPr>
            <w:noProof/>
            <w:webHidden/>
          </w:rPr>
          <w:fldChar w:fldCharType="begin"/>
        </w:r>
        <w:r w:rsidR="00A70F1A">
          <w:rPr>
            <w:noProof/>
            <w:webHidden/>
          </w:rPr>
          <w:instrText xml:space="preserve"> PAGEREF _Toc166623755 \h </w:instrText>
        </w:r>
        <w:r w:rsidR="00A70F1A">
          <w:rPr>
            <w:noProof/>
            <w:webHidden/>
          </w:rPr>
        </w:r>
        <w:r w:rsidR="00A70F1A">
          <w:rPr>
            <w:noProof/>
            <w:webHidden/>
          </w:rPr>
          <w:fldChar w:fldCharType="separate"/>
        </w:r>
        <w:r w:rsidR="00A70F1A">
          <w:rPr>
            <w:noProof/>
            <w:webHidden/>
          </w:rPr>
          <w:t>5</w:t>
        </w:r>
        <w:r w:rsidR="00A70F1A">
          <w:rPr>
            <w:noProof/>
            <w:webHidden/>
          </w:rPr>
          <w:fldChar w:fldCharType="end"/>
        </w:r>
      </w:hyperlink>
    </w:p>
    <w:p w14:paraId="6F6D4D37" w14:textId="37D1F312"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6" w:history="1">
        <w:r w:rsidR="00A70F1A" w:rsidRPr="001A71F5">
          <w:rPr>
            <w:rStyle w:val="Hyperlink"/>
          </w:rPr>
          <w:t>VI. Current Progress</w:t>
        </w:r>
        <w:r w:rsidR="00A70F1A">
          <w:rPr>
            <w:webHidden/>
          </w:rPr>
          <w:tab/>
        </w:r>
        <w:r w:rsidR="00A70F1A">
          <w:rPr>
            <w:webHidden/>
          </w:rPr>
          <w:fldChar w:fldCharType="begin"/>
        </w:r>
        <w:r w:rsidR="00A70F1A">
          <w:rPr>
            <w:webHidden/>
          </w:rPr>
          <w:instrText xml:space="preserve"> PAGEREF _Toc166623756 \h </w:instrText>
        </w:r>
        <w:r w:rsidR="00A70F1A">
          <w:rPr>
            <w:webHidden/>
          </w:rPr>
        </w:r>
        <w:r w:rsidR="00A70F1A">
          <w:rPr>
            <w:webHidden/>
          </w:rPr>
          <w:fldChar w:fldCharType="separate"/>
        </w:r>
        <w:r w:rsidR="00A70F1A">
          <w:rPr>
            <w:webHidden/>
          </w:rPr>
          <w:t>5</w:t>
        </w:r>
        <w:r w:rsidR="00A70F1A">
          <w:rPr>
            <w:webHidden/>
          </w:rPr>
          <w:fldChar w:fldCharType="end"/>
        </w:r>
      </w:hyperlink>
    </w:p>
    <w:p w14:paraId="4F382AAB" w14:textId="08F335F3"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7"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phero BOLT and RVR capabilities</w:t>
        </w:r>
        <w:r w:rsidR="00A70F1A">
          <w:rPr>
            <w:noProof/>
            <w:webHidden/>
          </w:rPr>
          <w:tab/>
        </w:r>
        <w:r w:rsidR="00A70F1A">
          <w:rPr>
            <w:noProof/>
            <w:webHidden/>
          </w:rPr>
          <w:fldChar w:fldCharType="begin"/>
        </w:r>
        <w:r w:rsidR="00A70F1A">
          <w:rPr>
            <w:noProof/>
            <w:webHidden/>
          </w:rPr>
          <w:instrText xml:space="preserve"> PAGEREF _Toc166623757 \h </w:instrText>
        </w:r>
        <w:r w:rsidR="00A70F1A">
          <w:rPr>
            <w:noProof/>
            <w:webHidden/>
          </w:rPr>
        </w:r>
        <w:r w:rsidR="00A70F1A">
          <w:rPr>
            <w:noProof/>
            <w:webHidden/>
          </w:rPr>
          <w:fldChar w:fldCharType="separate"/>
        </w:r>
        <w:r w:rsidR="00A70F1A">
          <w:rPr>
            <w:noProof/>
            <w:webHidden/>
          </w:rPr>
          <w:t>5</w:t>
        </w:r>
        <w:r w:rsidR="00A70F1A">
          <w:rPr>
            <w:noProof/>
            <w:webHidden/>
          </w:rPr>
          <w:fldChar w:fldCharType="end"/>
        </w:r>
      </w:hyperlink>
    </w:p>
    <w:p w14:paraId="38C9CD58" w14:textId="2FD6F2F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8"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phero BOLT and RVR Communications</w:t>
        </w:r>
        <w:r w:rsidR="00A70F1A">
          <w:rPr>
            <w:noProof/>
            <w:webHidden/>
          </w:rPr>
          <w:tab/>
        </w:r>
        <w:r w:rsidR="00A70F1A">
          <w:rPr>
            <w:noProof/>
            <w:webHidden/>
          </w:rPr>
          <w:fldChar w:fldCharType="begin"/>
        </w:r>
        <w:r w:rsidR="00A70F1A">
          <w:rPr>
            <w:noProof/>
            <w:webHidden/>
          </w:rPr>
          <w:instrText xml:space="preserve"> PAGEREF _Toc166623758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30D78009" w14:textId="5E28BCBB"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9" w:history="1">
        <w:r w:rsidR="00A70F1A" w:rsidRPr="001A71F5">
          <w:rPr>
            <w:rStyle w:val="Hyperlink"/>
            <w:noProof/>
          </w:rPr>
          <w:t>E.</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warming with Vicon</w:t>
        </w:r>
        <w:r w:rsidR="00A70F1A">
          <w:rPr>
            <w:noProof/>
            <w:webHidden/>
          </w:rPr>
          <w:tab/>
        </w:r>
        <w:r w:rsidR="00A70F1A">
          <w:rPr>
            <w:noProof/>
            <w:webHidden/>
          </w:rPr>
          <w:fldChar w:fldCharType="begin"/>
        </w:r>
        <w:r w:rsidR="00A70F1A">
          <w:rPr>
            <w:noProof/>
            <w:webHidden/>
          </w:rPr>
          <w:instrText xml:space="preserve"> PAGEREF _Toc166623759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5657B5A8" w14:textId="28C8994F"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0" w:history="1">
        <w:r w:rsidR="00A70F1A" w:rsidRPr="001A71F5">
          <w:rPr>
            <w:rStyle w:val="Hyperlink"/>
            <w:noProof/>
          </w:rPr>
          <w:t>F.</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Collective Motion in Simulation</w:t>
        </w:r>
        <w:r w:rsidR="00A70F1A">
          <w:rPr>
            <w:noProof/>
            <w:webHidden/>
          </w:rPr>
          <w:tab/>
        </w:r>
        <w:r w:rsidR="00A70F1A">
          <w:rPr>
            <w:noProof/>
            <w:webHidden/>
          </w:rPr>
          <w:fldChar w:fldCharType="begin"/>
        </w:r>
        <w:r w:rsidR="00A70F1A">
          <w:rPr>
            <w:noProof/>
            <w:webHidden/>
          </w:rPr>
          <w:instrText xml:space="preserve"> PAGEREF _Toc166623760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7DE0C671" w14:textId="77C7A304"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1" w:history="1">
        <w:r w:rsidR="00A70F1A" w:rsidRPr="001A71F5">
          <w:rPr>
            <w:rStyle w:val="Hyperlink"/>
          </w:rPr>
          <w:t>VII. Future Work</w:t>
        </w:r>
        <w:r w:rsidR="00A70F1A">
          <w:rPr>
            <w:webHidden/>
          </w:rPr>
          <w:tab/>
        </w:r>
        <w:r w:rsidR="00A70F1A">
          <w:rPr>
            <w:webHidden/>
          </w:rPr>
          <w:fldChar w:fldCharType="begin"/>
        </w:r>
        <w:r w:rsidR="00A70F1A">
          <w:rPr>
            <w:webHidden/>
          </w:rPr>
          <w:instrText xml:space="preserve"> PAGEREF _Toc166623761 \h </w:instrText>
        </w:r>
        <w:r w:rsidR="00A70F1A">
          <w:rPr>
            <w:webHidden/>
          </w:rPr>
        </w:r>
        <w:r w:rsidR="00A70F1A">
          <w:rPr>
            <w:webHidden/>
          </w:rPr>
          <w:fldChar w:fldCharType="separate"/>
        </w:r>
        <w:r w:rsidR="00A70F1A">
          <w:rPr>
            <w:webHidden/>
          </w:rPr>
          <w:t>7</w:t>
        </w:r>
        <w:r w:rsidR="00A70F1A">
          <w:rPr>
            <w:webHidden/>
          </w:rPr>
          <w:fldChar w:fldCharType="end"/>
        </w:r>
      </w:hyperlink>
    </w:p>
    <w:p w14:paraId="3329EA24" w14:textId="7AD5F99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2"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Further Development, Testing and Validation</w:t>
        </w:r>
        <w:r w:rsidR="00A70F1A">
          <w:rPr>
            <w:noProof/>
            <w:webHidden/>
          </w:rPr>
          <w:tab/>
        </w:r>
        <w:r w:rsidR="00A70F1A">
          <w:rPr>
            <w:noProof/>
            <w:webHidden/>
          </w:rPr>
          <w:fldChar w:fldCharType="begin"/>
        </w:r>
        <w:r w:rsidR="00A70F1A">
          <w:rPr>
            <w:noProof/>
            <w:webHidden/>
          </w:rPr>
          <w:instrText xml:space="preserve"> PAGEREF _Toc166623762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6A08421D" w14:textId="7C0674F6"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3"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Implement Emergent Collective Motion</w:t>
        </w:r>
        <w:r w:rsidR="00A70F1A">
          <w:rPr>
            <w:noProof/>
            <w:webHidden/>
          </w:rPr>
          <w:tab/>
        </w:r>
        <w:r w:rsidR="00A70F1A">
          <w:rPr>
            <w:noProof/>
            <w:webHidden/>
          </w:rPr>
          <w:fldChar w:fldCharType="begin"/>
        </w:r>
        <w:r w:rsidR="00A70F1A">
          <w:rPr>
            <w:noProof/>
            <w:webHidden/>
          </w:rPr>
          <w:instrText xml:space="preserve"> PAGEREF _Toc166623763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59DD46F9" w14:textId="27FB2E3A"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4"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Extension: Asymmetric Behaviour</w:t>
        </w:r>
        <w:r w:rsidR="00A70F1A">
          <w:rPr>
            <w:noProof/>
            <w:webHidden/>
          </w:rPr>
          <w:tab/>
        </w:r>
        <w:r w:rsidR="00A70F1A">
          <w:rPr>
            <w:noProof/>
            <w:webHidden/>
          </w:rPr>
          <w:fldChar w:fldCharType="begin"/>
        </w:r>
        <w:r w:rsidR="00A70F1A">
          <w:rPr>
            <w:noProof/>
            <w:webHidden/>
          </w:rPr>
          <w:instrText xml:space="preserve"> PAGEREF _Toc166623764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18F8A2A4" w14:textId="2851C7B7"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5"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Extension: Heterogeneous Plug and Play</w:t>
        </w:r>
        <w:r w:rsidR="00A70F1A">
          <w:rPr>
            <w:noProof/>
            <w:webHidden/>
          </w:rPr>
          <w:tab/>
        </w:r>
        <w:r w:rsidR="00A70F1A">
          <w:rPr>
            <w:noProof/>
            <w:webHidden/>
          </w:rPr>
          <w:fldChar w:fldCharType="begin"/>
        </w:r>
        <w:r w:rsidR="00A70F1A">
          <w:rPr>
            <w:noProof/>
            <w:webHidden/>
          </w:rPr>
          <w:instrText xml:space="preserve"> PAGEREF _Toc166623765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15841B70" w14:textId="2651DDBB"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6" w:history="1">
        <w:r w:rsidR="00A70F1A" w:rsidRPr="001A71F5">
          <w:rPr>
            <w:rStyle w:val="Hyperlink"/>
          </w:rPr>
          <w:t>VIII. Conclusion</w:t>
        </w:r>
        <w:r w:rsidR="00A70F1A">
          <w:rPr>
            <w:webHidden/>
          </w:rPr>
          <w:tab/>
        </w:r>
        <w:r w:rsidR="00A70F1A">
          <w:rPr>
            <w:webHidden/>
          </w:rPr>
          <w:fldChar w:fldCharType="begin"/>
        </w:r>
        <w:r w:rsidR="00A70F1A">
          <w:rPr>
            <w:webHidden/>
          </w:rPr>
          <w:instrText xml:space="preserve"> PAGEREF _Toc166623766 \h </w:instrText>
        </w:r>
        <w:r w:rsidR="00A70F1A">
          <w:rPr>
            <w:webHidden/>
          </w:rPr>
        </w:r>
        <w:r w:rsidR="00A70F1A">
          <w:rPr>
            <w:webHidden/>
          </w:rPr>
          <w:fldChar w:fldCharType="separate"/>
        </w:r>
        <w:r w:rsidR="00A70F1A">
          <w:rPr>
            <w:webHidden/>
          </w:rPr>
          <w:t>7</w:t>
        </w:r>
        <w:r w:rsidR="00A70F1A">
          <w:rPr>
            <w:webHidden/>
          </w:rPr>
          <w:fldChar w:fldCharType="end"/>
        </w:r>
      </w:hyperlink>
    </w:p>
    <w:p w14:paraId="081D5176" w14:textId="5F7D5CB1"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7" w:history="1">
        <w:r w:rsidR="00A70F1A" w:rsidRPr="001A71F5">
          <w:rPr>
            <w:rStyle w:val="Hyperlink"/>
          </w:rPr>
          <w:t>References:</w:t>
        </w:r>
        <w:r w:rsidR="00A70F1A">
          <w:rPr>
            <w:webHidden/>
          </w:rPr>
          <w:tab/>
        </w:r>
        <w:r w:rsidR="00A70F1A">
          <w:rPr>
            <w:webHidden/>
          </w:rPr>
          <w:fldChar w:fldCharType="begin"/>
        </w:r>
        <w:r w:rsidR="00A70F1A">
          <w:rPr>
            <w:webHidden/>
          </w:rPr>
          <w:instrText xml:space="preserve"> PAGEREF _Toc166623767 \h </w:instrText>
        </w:r>
        <w:r w:rsidR="00A70F1A">
          <w:rPr>
            <w:webHidden/>
          </w:rPr>
        </w:r>
        <w:r w:rsidR="00A70F1A">
          <w:rPr>
            <w:webHidden/>
          </w:rPr>
          <w:fldChar w:fldCharType="separate"/>
        </w:r>
        <w:r w:rsidR="00A70F1A">
          <w:rPr>
            <w:webHidden/>
          </w:rPr>
          <w:t>8</w:t>
        </w:r>
        <w:r w:rsidR="00A70F1A">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623741"/>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w:t>
      </w:r>
      <w:proofErr w:type="spellStart"/>
      <w:r w:rsidRPr="00EA39D2">
        <w:t>utilised</w:t>
      </w:r>
      <w:proofErr w:type="spellEnd"/>
      <w:r w:rsidRPr="00EA39D2">
        <w:t xml:space="preserve">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w:t>
      </w:r>
      <w:r w:rsidR="004D0FA2" w:rsidRPr="00EA39D2">
        <w:lastRenderedPageBreak/>
        <w:t xml:space="preserve">emulation of natural biological swarms, such as packs of wolves hunting prey; multi-agent swarms </w:t>
      </w:r>
      <w:proofErr w:type="spellStart"/>
      <w:r w:rsidR="004D0FA2" w:rsidRPr="00EA39D2">
        <w:t>utilise</w:t>
      </w:r>
      <w:proofErr w:type="spellEnd"/>
      <w:r w:rsidR="004D0FA2" w:rsidRPr="00EA39D2">
        <w:t xml:space="preserv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5C46FA" w:rsidR="00BA1893" w:rsidRPr="00EA39D2" w:rsidRDefault="00307C45" w:rsidP="00CF4979">
      <w:commentRangeStart w:id="13"/>
      <w:r w:rsidRPr="00EA39D2">
        <w:t>While many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Pr="00EA39D2">
        <w:t xml:space="preserve"> </w:t>
      </w:r>
    </w:p>
    <w:p w14:paraId="10588A3A" w14:textId="2D9E78CA" w:rsidR="009270C0" w:rsidRDefault="00CF4979" w:rsidP="00372E51">
      <w:r>
        <w:t xml:space="preserve">While current research within swarm robotics that is aimed towards formation control is modelled, simulated and implemented with the use of homogeneous swarms, formations within heterogeneous swarms </w:t>
      </w:r>
      <w:proofErr w:type="gramStart"/>
      <w:r>
        <w:t>is</w:t>
      </w:r>
      <w:proofErr w:type="gramEnd"/>
      <w:r>
        <w:t xml:space="preserve"> mostly uncovered. </w:t>
      </w:r>
      <w:commentRangeEnd w:id="13"/>
      <w:r w:rsidR="00850522">
        <w:rPr>
          <w:rStyle w:val="CommentReference"/>
        </w:rPr>
        <w:commentReference w:id="13"/>
      </w:r>
      <w:r w:rsidR="00170728" w:rsidRPr="00170728">
        <w:t xml:space="preserve"> </w:t>
      </w:r>
      <w:commentRangeStart w:id="14"/>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r w:rsidR="00170728" w:rsidRPr="00EA39D2">
        <w:t>sensors and mobility to work together</w:t>
      </w:r>
      <w:commentRangeEnd w:id="14"/>
      <w:r w:rsidR="00170728">
        <w:rPr>
          <w:rStyle w:val="CommentReference"/>
        </w:rPr>
        <w:commentReference w:id="14"/>
      </w:r>
      <w:r w:rsidR="00170728">
        <w:t xml:space="preserve">. </w:t>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AF3921">
        <w:instrText xml:space="preserve"> ADDIN ZOTERO_ITEM CSL_CITATION {"citationID":"wKEUHBmt","properties":{"formattedCitation":"[1]","plainCitation":"[1]","noteIndex":0},"citationItems":[{"id":60,"uris":["http://zotero.org/users/13882592/items/XH2F7EQB"],"itemData":{"id":6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2FF27A2C" w:rsidR="00EF7E30" w:rsidRPr="00EA39D2" w:rsidRDefault="002E070B" w:rsidP="00372E51">
      <w:r>
        <w:t>Hence the aim of this research project is to enact the synthesis of existing knowledge, models and implementations into a functioning heterogeneous swarm of robots that displays emergent collective motion, this brings forward new opportunities within the field of swarm robotics for the research, manipulation and application of heterogeneous swarms.</w:t>
      </w:r>
      <w:r w:rsidR="00EF7E30">
        <w:t xml:space="preserve"> </w:t>
      </w:r>
    </w:p>
    <w:p w14:paraId="2D3DB9B2" w14:textId="347B73AD" w:rsidR="00F32CE8" w:rsidRPr="00EB359A" w:rsidRDefault="00533184" w:rsidP="00EB359A">
      <w:pPr>
        <w:pStyle w:val="Heading1"/>
        <w:rPr>
          <w:rFonts w:eastAsiaTheme="majorEastAsia"/>
          <w:color w:val="0F4761" w:themeColor="accent1" w:themeShade="BF"/>
        </w:rPr>
      </w:pPr>
      <w:bookmarkStart w:id="15" w:name="_Toc166110449"/>
      <w:bookmarkStart w:id="16" w:name="_Toc166110588"/>
      <w:bookmarkStart w:id="17" w:name="_Toc166111358"/>
      <w:bookmarkStart w:id="18" w:name="_Toc166453442"/>
      <w:bookmarkStart w:id="19" w:name="_Toc166623742"/>
      <w:r w:rsidRPr="00EA39D2">
        <w:t>Background Info</w:t>
      </w:r>
      <w:bookmarkEnd w:id="15"/>
      <w:bookmarkEnd w:id="16"/>
      <w:bookmarkEnd w:id="17"/>
      <w:bookmarkEnd w:id="18"/>
      <w:bookmarkEnd w:id="19"/>
    </w:p>
    <w:p w14:paraId="1E90AD0B" w14:textId="76BF7B55" w:rsidR="009270C0" w:rsidRPr="00EA39D2" w:rsidRDefault="00CF4979" w:rsidP="00480446">
      <w:pPr>
        <w:pStyle w:val="Heading2"/>
      </w:pPr>
      <w:bookmarkStart w:id="20" w:name="_Toc166453443"/>
      <w:bookmarkStart w:id="21" w:name="_Toc166623743"/>
      <w:proofErr w:type="spellStart"/>
      <w:r>
        <w:t>Boid</w:t>
      </w:r>
      <w:proofErr w:type="spellEnd"/>
      <w:r>
        <w:t xml:space="preserve"> Swarming Algorithm</w:t>
      </w:r>
      <w:bookmarkEnd w:id="20"/>
      <w:bookmarkEnd w:id="21"/>
    </w:p>
    <w:p w14:paraId="47BC017C" w14:textId="280F4689" w:rsidR="004D0FA2" w:rsidRPr="00EA39D2" w:rsidRDefault="004D0FA2" w:rsidP="00372E51">
      <w:r w:rsidRPr="00EA39D2">
        <w:t xml:space="preserve">The </w:t>
      </w:r>
      <w:proofErr w:type="spellStart"/>
      <w:r w:rsidRPr="00EA39D2">
        <w:rPr>
          <w:b/>
        </w:rPr>
        <w:t>boids</w:t>
      </w:r>
      <w:proofErr w:type="spellEnd"/>
      <w:r w:rsidRPr="00EA39D2">
        <w:rPr>
          <w:b/>
        </w:rPr>
        <w:t xml:space="preserve">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3F9E317" w14:textId="01EF9F2F" w:rsidR="00F32CE8" w:rsidRPr="00EA39D2" w:rsidRDefault="000A574A" w:rsidP="00593D1A">
      <w:pPr>
        <w:pStyle w:val="Heading2"/>
      </w:pPr>
      <w:bookmarkStart w:id="22" w:name="_Toc166453444"/>
      <w:bookmarkStart w:id="23" w:name="_Toc166623744"/>
      <w:r>
        <w:t xml:space="preserve">Emergent </w:t>
      </w:r>
      <w:commentRangeStart w:id="24"/>
      <w:r w:rsidR="00CF4979">
        <w:t xml:space="preserve">Collective Motion </w:t>
      </w:r>
      <w:bookmarkEnd w:id="22"/>
      <w:commentRangeEnd w:id="24"/>
      <w:r w:rsidR="001153DB">
        <w:rPr>
          <w:rStyle w:val="CommentReference"/>
          <w:b w:val="0"/>
        </w:rPr>
        <w:commentReference w:id="24"/>
      </w:r>
      <w:bookmarkEnd w:id="23"/>
    </w:p>
    <w:p w14:paraId="50495CA9" w14:textId="5C452CBE" w:rsidR="003C1E62" w:rsidRPr="00EA39D2" w:rsidRDefault="00533184" w:rsidP="00480446">
      <w:pPr>
        <w:pStyle w:val="Heading1"/>
      </w:pPr>
      <w:bookmarkStart w:id="25" w:name="_Toc166110453"/>
      <w:bookmarkStart w:id="26" w:name="_Toc166110592"/>
      <w:bookmarkStart w:id="27" w:name="_Toc166111362"/>
      <w:bookmarkStart w:id="28" w:name="_Toc166453445"/>
      <w:bookmarkStart w:id="29" w:name="_Toc166623745"/>
      <w:r w:rsidRPr="00A00062">
        <w:t>Literature Review</w:t>
      </w:r>
      <w:bookmarkEnd w:id="25"/>
      <w:bookmarkEnd w:id="26"/>
      <w:bookmarkEnd w:id="27"/>
      <w:bookmarkEnd w:id="28"/>
      <w:bookmarkEnd w:id="29"/>
    </w:p>
    <w:p w14:paraId="3063A429" w14:textId="4A47B33F" w:rsidR="00FA23F6" w:rsidRPr="00480446" w:rsidRDefault="00126AAA" w:rsidP="00480446">
      <w:pPr>
        <w:pStyle w:val="Heading2"/>
        <w:numPr>
          <w:ilvl w:val="0"/>
          <w:numId w:val="14"/>
        </w:numPr>
      </w:pPr>
      <w:bookmarkStart w:id="30" w:name="_Toc166453446"/>
      <w:bookmarkStart w:id="31" w:name="_Toc166623746"/>
      <w:r>
        <w:t xml:space="preserve">The </w:t>
      </w:r>
      <w:proofErr w:type="spellStart"/>
      <w:r>
        <w:t>Boid</w:t>
      </w:r>
      <w:proofErr w:type="spellEnd"/>
      <w:r w:rsidR="00CF4979">
        <w:t xml:space="preserve"> </w:t>
      </w:r>
      <w:r>
        <w:t xml:space="preserve">Model and </w:t>
      </w:r>
      <w:r w:rsidR="00EF7E30">
        <w:t xml:space="preserve">Swarm </w:t>
      </w:r>
      <w:r>
        <w:t>Formations</w:t>
      </w:r>
      <w:bookmarkEnd w:id="30"/>
      <w:bookmarkEnd w:id="31"/>
    </w:p>
    <w:p w14:paraId="6ABE701E" w14:textId="4BC387EE" w:rsidR="006B4DF5" w:rsidRDefault="00CD33A1" w:rsidP="006B4DF5">
      <w:pPr>
        <w:divId w:val="1833983594"/>
      </w:pPr>
      <w:commentRangeStart w:id="32"/>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AF3921">
        <w:instrText xml:space="preserve"> ADDIN ZOTERO_ITEM CSL_CITATION {"citationID":"NgBlA4s7","properties":{"formattedCitation":"[1]","plainCitation":"[1]","noteIndex":0},"citationItems":[{"id":60,"uris":["http://zotero.org/users/13882592/items/XH2F7EQB"],"itemData":{"id":6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w:t>
      </w:r>
      <w:proofErr w:type="spellStart"/>
      <w:r w:rsidR="006703F1" w:rsidRPr="00EA39D2">
        <w:t>Boids</w:t>
      </w:r>
      <w:proofErr w:type="spellEnd"/>
      <w:r w:rsidR="006703F1" w:rsidRPr="00EA39D2">
        <w:t xml:space="preserve">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w:t>
      </w:r>
      <w:proofErr w:type="spellStart"/>
      <w:r w:rsidR="00326C29" w:rsidRPr="00EA39D2">
        <w:t>boids</w:t>
      </w:r>
      <w:proofErr w:type="spellEnd"/>
      <w:r w:rsidR="00326C29" w:rsidRPr="00EA39D2">
        <w:t xml:space="preserve"> must not move too close to each other to avoid collisions</w:t>
      </w:r>
      <w:r w:rsidR="00A9313E" w:rsidRPr="00EA39D2">
        <w:t>, alignment</w:t>
      </w:r>
      <w:r w:rsidR="00326C29" w:rsidRPr="00EA39D2">
        <w:t xml:space="preserve"> – </w:t>
      </w:r>
      <w:proofErr w:type="spellStart"/>
      <w:r w:rsidR="00326C29" w:rsidRPr="00EA39D2">
        <w:t>boids</w:t>
      </w:r>
      <w:proofErr w:type="spellEnd"/>
      <w:r w:rsidR="00326C29" w:rsidRPr="00EA39D2">
        <w:t xml:space="preserve"> must move in the general direction of the rest of the </w:t>
      </w:r>
      <w:r w:rsidR="00717CFB" w:rsidRPr="00EA39D2">
        <w:t>flock, and</w:t>
      </w:r>
      <w:r w:rsidR="00A9313E" w:rsidRPr="00EA39D2">
        <w:t xml:space="preserve"> cohesion</w:t>
      </w:r>
      <w:r w:rsidR="00326C29" w:rsidRPr="00EA39D2">
        <w:t xml:space="preserve"> – </w:t>
      </w:r>
      <w:proofErr w:type="spellStart"/>
      <w:r w:rsidR="00326C29" w:rsidRPr="00EA39D2">
        <w:t>boids</w:t>
      </w:r>
      <w:proofErr w:type="spellEnd"/>
      <w:r w:rsidR="00326C29" w:rsidRPr="00EA39D2">
        <w:t xml:space="preserve">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AF3921">
        <w:instrText xml:space="preserve"> ADDIN ZOTERO_ITEM CSL_CITATION {"citationID":"Obexv8Hf","properties":{"unsorted":true,"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w:t>
      </w:r>
      <w:proofErr w:type="spellStart"/>
      <w:r w:rsidR="00717CFB" w:rsidRPr="00EA39D2">
        <w:t>Boids</w:t>
      </w:r>
      <w:proofErr w:type="spellEnd"/>
      <w:r w:rsidR="00717CFB" w:rsidRPr="00EA39D2">
        <w:t xml:space="preserve">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w:t>
      </w:r>
      <w:proofErr w:type="spellStart"/>
      <w:r w:rsidR="00EA39D2" w:rsidRPr="00EA39D2">
        <w:t>Boid</w:t>
      </w:r>
      <w:proofErr w:type="spellEnd"/>
      <w:r w:rsidR="00EA39D2" w:rsidRPr="00EA39D2">
        <w:t xml:space="preserve"> rules of separation, cohesion and alignment </w:t>
      </w:r>
      <w:r w:rsidR="00EA39D2" w:rsidRPr="00EA39D2">
        <w:fldChar w:fldCharType="begin"/>
      </w:r>
      <w:r w:rsidR="00AF3921">
        <w:instrText xml:space="preserve"> ADDIN ZOTERO_ITEM CSL_CITATION {"citationID":"GT0qGgTC","properties":{"formattedCitation":"[3]","plainCitation":"[3]","noteIndex":0},"citationItems":[{"id":58,"uris":["http://zotero.org/users/13882592/items/BMNTEIHL"],"itemData":{"id":58,"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2"/>
      <w:r w:rsidR="00AE195D">
        <w:rPr>
          <w:rStyle w:val="CommentReference"/>
        </w:rPr>
        <w:commentReference w:id="32"/>
      </w:r>
      <w:r w:rsidR="000325B1">
        <w:t xml:space="preserve"> </w:t>
      </w:r>
    </w:p>
    <w:p w14:paraId="70C1EBF4" w14:textId="760B4C84" w:rsidR="007169B7" w:rsidRDefault="00425122" w:rsidP="006B4DF5">
      <w:pPr>
        <w:divId w:val="1833983594"/>
      </w:pPr>
      <w:r w:rsidRPr="006E1662">
        <w:rPr>
          <w14:ligatures w14:val="none"/>
        </w:rPr>
        <w:t>C</w:t>
      </w:r>
      <w:r w:rsidR="000325B1" w:rsidRPr="006E1662">
        <w:rPr>
          <w14:ligatures w14:val="none"/>
        </w:rPr>
        <w:t xml:space="preserve">ollective </w:t>
      </w:r>
      <w:proofErr w:type="spellStart"/>
      <w:r w:rsidR="000325B1" w:rsidRPr="006E1662">
        <w:rPr>
          <w14:ligatures w14:val="none"/>
        </w:rPr>
        <w:t>behaviour</w:t>
      </w:r>
      <w:proofErr w:type="spellEnd"/>
      <w:r w:rsidR="000325B1" w:rsidRPr="006E1662">
        <w:rPr>
          <w14:ligatures w14:val="none"/>
        </w:rPr>
        <w:t xml:space="preserve">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AF3921">
        <w:instrText xml:space="preserve"> ADDIN ZOTERO_ITEM CSL_CITATION {"citationID":"D98ylQrd","properties":{"formattedCitation":"[4], [5]","plainCitation":"[4], [5]","noteIndex":0},"citationItems":[{"id":38,"uris":["http://zotero.org/users/13882592/items/PIZYXG9P"],"itemData":{"id":38,"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41,"uris":["http://zotero.org/users/13882592/items/PYMX8374"],"itemData":{"id":41,"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AF3921">
        <w:instrText xml:space="preserve"> ADDIN ZOTERO_ITEM CSL_CITATION {"citationID":"lLn5BVN7","properties":{"formattedCitation":"[6]","plainCitation":"[6]","noteIndex":0},"citationItems":[{"id":37,"uris":["http://zotero.org/users/13882592/items/QHATH2VG"],"itemData":{"id":37,"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AF3921">
        <w:instrText xml:space="preserve"> ADDIN ZOTERO_ITEM CSL_CITATION {"citationID":"G1YLzLgt","properties":{"formattedCitation":"[7]","plainCitation":"[7]","noteIndex":0},"citationItems":[{"id":39,"uris":["http://zotero.org/users/13882592/items/7K82KZYS"],"itemData":{"id":39,"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AF3921">
        <w:instrText xml:space="preserve"> ADDIN ZOTERO_ITEM CSL_CITATION {"citationID":"5H3VDzqh","properties":{"formattedCitation":"[8], [9], [10]","plainCitation":"[8], [9], [10]","noteIndex":0},"citationItems":[{"id":83,"uris":["http://zotero.org/users/13882592/items/75MM4PAQ"],"itemData":{"id":83,"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44,"uris":["http://zotero.org/users/13882592/items/4QC44LNK"],"itemData":{"id":44,"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35,"uris":["http://zotero.org/users/13882592/items/FWARCZEZ"],"itemData":{"id":35,"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w:t>
      </w:r>
      <w:proofErr w:type="spellStart"/>
      <w:r>
        <w:t>utilised</w:t>
      </w:r>
      <w:proofErr w:type="spellEnd"/>
      <w:r>
        <w:t xml:space="preserve">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AF3921">
        <w:instrText xml:space="preserve"> ADDIN ZOTERO_ITEM CSL_CITATION {"citationID":"EgRYxfzJ","properties":{"formattedCitation":"[11], [12], [13]","plainCitation":"[11], [12], [13]","noteIndex":0},"citationItems":[{"id":59,"uris":["http://zotero.org/users/13882592/items/A87XNSLE"],"itemData":{"id":59,"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45,"uris":["http://zotero.org/users/13882592/items/JISWR7AV"],"itemData":{"id":45,"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79,"uris":["http://zotero.org/users/13882592/items/DW63FB4I"],"itemData":{"id":79,"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AF3921">
        <w:instrText xml:space="preserve"> ADDIN ZOTERO_ITEM CSL_CITATION {"citationID":"T0orRJDx","properties":{"formattedCitation":"[14]","plainCitation":"[14]","noteIndex":0},"citationItems":[{"id":36,"uris":["http://zotero.org/users/13882592/items/4LJJM3HL"],"itemData":{"id":36,"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AF3921">
        <w:instrText xml:space="preserve"> ADDIN ZOTERO_ITEM CSL_CITATION {"citationID":"wJyMnnbH","properties":{"formattedCitation":"[15]","plainCitation":"[15]","noteIndex":0},"citationItems":[{"id":49,"uris":["http://zotero.org/users/13882592/items/XW7N5JB4"],"itemData":{"id":49,"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6D3F98FC" w14:textId="74D3E0AF" w:rsidR="000060C0" w:rsidRPr="002B19FA" w:rsidRDefault="00566B9C" w:rsidP="00A70F1A">
      <w:pPr>
        <w:pStyle w:val="Text"/>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C86F18">
        <w:t xml:space="preserve">the use of </w:t>
      </w:r>
      <w:r>
        <w:t xml:space="preserve">homogeneous swarms </w:t>
      </w:r>
      <w:r>
        <w:fldChar w:fldCharType="begin"/>
      </w:r>
      <w:r w:rsidR="00AF3921">
        <w:instrText xml:space="preserve"> ADDIN ZOTERO_ITEM CSL_CITATION {"citationID":"Qc4h83sE","properties":{"formattedCitation":"[14]","plainCitation":"[14]","noteIndex":0},"citationItems":[{"id":36,"uris":["http://zotero.org/users/13882592/items/4LJJM3HL"],"itemData":{"id":36,"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AF3921">
        <w:instrText xml:space="preserve"> ADDIN ZOTERO_ITEM CSL_CITATION {"citationID":"McEx6u7v","properties":{"formattedCitation":"[15]","plainCitation":"[15]","noteIndex":0},"citationItems":[{"id":49,"uris":["http://zotero.org/users/13882592/items/XW7N5JB4"],"itemData":{"id":49,"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xml:space="preserve">, with the new research presented in this thesis, we </w:t>
      </w:r>
      <w:proofErr w:type="spellStart"/>
      <w:r w:rsidR="0049303E">
        <w:t>utilise</w:t>
      </w:r>
      <w:proofErr w:type="spellEnd"/>
      <w:r w:rsidR="000A574A">
        <w:t xml:space="preserve"> reinforcement </w:t>
      </w:r>
      <w:r w:rsidR="000A574A">
        <w:lastRenderedPageBreak/>
        <w:t>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commentRangeStart w:id="33"/>
      <w:r w:rsidR="000A574A" w:rsidRPr="000A574A">
        <w:rPr>
          <w:highlight w:val="yellow"/>
        </w:rPr>
        <w:t xml:space="preserve">This differs to </w:t>
      </w:r>
      <w:r w:rsidR="006377AE">
        <w:rPr>
          <w:highlight w:val="yellow"/>
        </w:rPr>
        <w:t>the types</w:t>
      </w:r>
      <w:r w:rsidR="00C86F18">
        <w:rPr>
          <w:highlight w:val="yellow"/>
        </w:rPr>
        <w:t xml:space="preserve"> of</w:t>
      </w:r>
      <w:r w:rsidR="006377AE">
        <w:rPr>
          <w:highlight w:val="yellow"/>
        </w:rPr>
        <w:t xml:space="preserve"> </w:t>
      </w:r>
      <w:commentRangeEnd w:id="33"/>
      <w:r w:rsidR="006377AE">
        <w:t>collective motion</w:t>
      </w:r>
      <w:r w:rsidR="006377AE">
        <w:rPr>
          <w:rStyle w:val="CommentReference"/>
        </w:rPr>
        <w:commentReference w:id="33"/>
      </w:r>
      <w:r w:rsidR="0049303E">
        <w:t xml:space="preserve"> </w:t>
      </w:r>
      <w:r w:rsidR="006377AE">
        <w:t>that currently exist,</w:t>
      </w:r>
      <w:r w:rsidR="00483A73">
        <w:t xml:space="preserve"> with classical formation control systems utilizing </w:t>
      </w:r>
      <w:r w:rsidR="000060C0">
        <w:t xml:space="preserve">an overlaying algorithms or parametric rules, such as </w:t>
      </w:r>
      <w:proofErr w:type="spellStart"/>
      <w:r w:rsidR="00126AAA">
        <w:t>H</w:t>
      </w:r>
      <w:r w:rsidR="007169B7">
        <w:t>ütte</w:t>
      </w:r>
      <w:r w:rsidR="00126AAA">
        <w:t>nrauch</w:t>
      </w:r>
      <w:proofErr w:type="spellEnd"/>
      <w:r w:rsidR="00126AAA">
        <w:t xml:space="preserve"> et al.</w:t>
      </w:r>
      <w:r w:rsidR="000060C0">
        <w:t xml:space="preserve"> </w:t>
      </w:r>
      <w:r w:rsidR="000060C0">
        <w:fldChar w:fldCharType="begin"/>
      </w:r>
      <w:r w:rsidR="000060C0">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0060C0">
        <w:fldChar w:fldCharType="separate"/>
      </w:r>
      <w:r w:rsidR="000060C0" w:rsidRPr="007169B7">
        <w:t>[16]</w:t>
      </w:r>
      <w:r w:rsidR="000060C0">
        <w:fldChar w:fldCharType="end"/>
      </w:r>
      <w:r w:rsidR="000060C0">
        <w:t xml:space="preserve">, </w:t>
      </w:r>
      <w:r w:rsidR="007169B7">
        <w:t xml:space="preserve"> </w:t>
      </w:r>
      <w:r w:rsidR="000060C0">
        <w:t xml:space="preserve">who controlled </w:t>
      </w:r>
      <w:r w:rsidR="007169B7">
        <w:t>the entire swarm through the use of deep reinforcement learning</w:t>
      </w:r>
      <w:r w:rsidR="000060C0">
        <w:t xml:space="preserve">, </w:t>
      </w:r>
      <w:proofErr w:type="spellStart"/>
      <w:r w:rsidR="007169B7">
        <w:t>Bezcioglu</w:t>
      </w:r>
      <w:proofErr w:type="spellEnd"/>
      <w:r w:rsidR="007169B7">
        <w:t xml:space="preserve"> et al.</w:t>
      </w:r>
      <w:r w:rsidR="000060C0">
        <w:t xml:space="preserve"> </w:t>
      </w:r>
      <w:r w:rsidR="000060C0">
        <w:fldChar w:fldCharType="begin"/>
      </w:r>
      <w:r w:rsidR="00AF3921">
        <w:instrText xml:space="preserve"> ADDIN ZOTERO_ITEM CSL_CITATION {"citationID":"U7S3lonL","properties":{"formattedCitation":"[17]","plainCitation":"[17]","noteIndex":0},"citationItems":[{"id":166,"uris":["http://zotero.org/users/13882592/items/LQKABWQ3"],"itemData":{"id":166,"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AF3921">
        <w:rPr>
          <w:rFonts w:ascii="Cambria Math" w:hAnsi="Cambria Math" w:cs="Cambria Math"/>
        </w:rPr>
        <w:instrText>∈</w:instrText>
      </w:r>
      <w:r w:rsidR="00AF3921">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0060C0">
        <w:fldChar w:fldCharType="separate"/>
      </w:r>
      <w:r w:rsidR="000060C0" w:rsidRPr="007169B7">
        <w:t>[17]</w:t>
      </w:r>
      <w:r w:rsidR="000060C0">
        <w:fldChar w:fldCharType="end"/>
      </w:r>
      <w:r w:rsidR="007169B7">
        <w:t xml:space="preserve"> demonstrates flocking through a global state space matrix utilizing deep reinforcement learning</w:t>
      </w:r>
      <w:r w:rsidR="000060C0">
        <w:t xml:space="preserve">, </w:t>
      </w:r>
      <w:proofErr w:type="spellStart"/>
      <w:r w:rsidR="000060C0">
        <w:t>Egerstedt</w:t>
      </w:r>
      <w:proofErr w:type="spellEnd"/>
      <w:r w:rsidR="000060C0">
        <w:t xml:space="preserve"> and Hu </w:t>
      </w:r>
      <w:r w:rsidR="000060C0">
        <w:fldChar w:fldCharType="begin"/>
      </w:r>
      <w:r w:rsidR="00AF3921">
        <w:instrText xml:space="preserve"> ADDIN ZOTERO_ITEM CSL_CITATION {"citationID":"FJdDxtTz","properties":{"formattedCitation":"[18]","plainCitation":"[18]","noteIndex":0},"citationItems":[{"id":40,"uris":["http://zotero.org/users/13882592/items/G9MCHH2L"],"itemData":{"id":40,"type":"article-journal","abstract":"We propose a model independent coordination strategy for multi-agent formation control. The main theorem states that under a bounded tracking error assumption, our method stabilizes the formation error. We illustrate the usefulness of the method by applying it to rigid body constrained motions.","container-title":"IEEE Transactions on Robotics and Automation","DOI":"10.1109/70.976029","ISSN":"2374-958X","issue":"6","note":"event-title: IEEE Transactions on Robotics and Automation","page":"947-951","source":"IEEE Xplore","title":"Formation constrained multi-agent control","volume":"17","author":[{"family":"Egerstedt","given":"M."},{"family":"Hu","given":"Xiaoming"}],"issued":{"date-parts":[["2001",12]]}}}],"schema":"https://github.com/citation-style-language/schema/raw/master/csl-citation.json"} </w:instrText>
      </w:r>
      <w:r w:rsidR="000060C0">
        <w:fldChar w:fldCharType="separate"/>
      </w:r>
      <w:r w:rsidR="000060C0" w:rsidRPr="000060C0">
        <w:t>[18]</w:t>
      </w:r>
      <w:r w:rsidR="000060C0">
        <w:fldChar w:fldCharType="end"/>
      </w:r>
      <w:r w:rsidR="000060C0">
        <w:t xml:space="preserve"> </w:t>
      </w:r>
      <w:proofErr w:type="spellStart"/>
      <w:r w:rsidR="000060C0">
        <w:t>utilised</w:t>
      </w:r>
      <w:proofErr w:type="spellEnd"/>
      <w:r w:rsidR="000060C0">
        <w:t xml:space="preserve"> a coordinated control scheme to create path following to a virtual leader within a multi agent system. In contrary to these approaches the emergent collective motion within this project refers to the type of behaviours achieved through only the modification of the swarm parameters; </w:t>
      </w:r>
      <w:proofErr w:type="spellStart"/>
      <w:r w:rsidR="000060C0">
        <w:t>behaviour</w:t>
      </w:r>
      <w:proofErr w:type="spellEnd"/>
      <w:r w:rsidR="000060C0">
        <w:t xml:space="preserve"> which emerges from this effect, for instance Khan et al. </w:t>
      </w:r>
      <w:r w:rsidR="000060C0">
        <w:fldChar w:fldCharType="begin"/>
      </w:r>
      <w:r w:rsidR="00AF3921">
        <w:instrText xml:space="preserve"> ADDIN ZOTERO_ITEM CSL_CITATION {"citationID":"dCqDTp7L","properties":{"formattedCitation":"[19]","plainCitation":"[19]","noteIndex":0},"citationItems":[{"id":190,"uris":["http://zotero.org/users/13882592/items/U3LPM59K"],"itemData":{"id":190,"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0060C0">
        <w:fldChar w:fldCharType="separate"/>
      </w:r>
      <w:r w:rsidR="00145374" w:rsidRPr="00145374">
        <w:t>[19]</w:t>
      </w:r>
      <w:r w:rsidR="000060C0">
        <w:fldChar w:fldCharType="end"/>
      </w:r>
      <w:r w:rsidR="000060C0">
        <w:t xml:space="preserve"> </w:t>
      </w:r>
      <w:proofErr w:type="spellStart"/>
      <w:r w:rsidR="000060C0">
        <w:t>utilised</w:t>
      </w:r>
      <w:proofErr w:type="spellEnd"/>
      <w:r w:rsidR="000060C0">
        <w:t xml:space="preserve"> an evolutionary approach to achieve a set of emergent collective behaviours through the modification of these parameters through the use of reinforcement learning, this concept was pushed further by </w:t>
      </w:r>
      <w:proofErr w:type="spellStart"/>
      <w:r w:rsidR="000060C0">
        <w:t>Abpeikar</w:t>
      </w:r>
      <w:proofErr w:type="spellEnd"/>
      <w:r w:rsidR="000060C0">
        <w:t xml:space="preserve"> et al. </w:t>
      </w:r>
      <w:r w:rsidR="000060C0">
        <w:fldChar w:fldCharType="begin"/>
      </w:r>
      <w:r w:rsidR="00AF3921">
        <w:instrText xml:space="preserve"> ADDIN ZOTERO_ITEM CSL_CITATION {"citationID":"TVW6BMiE","properties":{"formattedCitation":"[20]","plainCitation":"[20]","noteIndex":0},"citationItems":[{"id":189,"uris":["http://zotero.org/users/13882592/items/KLAJMFA8"],"itemData":{"id":189,"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0060C0">
        <w:fldChar w:fldCharType="separate"/>
      </w:r>
      <w:r w:rsidR="00145374" w:rsidRPr="00145374">
        <w:t>[20]</w:t>
      </w:r>
      <w:r w:rsidR="000060C0">
        <w:fldChar w:fldCharType="end"/>
      </w:r>
      <w:r w:rsidR="000060C0">
        <w:t xml:space="preserve"> where the behaviours were further developed, tuned and implemented in both simulation through </w:t>
      </w:r>
      <w:proofErr w:type="spellStart"/>
      <w:r w:rsidR="000060C0">
        <w:t>CoppeliaSim</w:t>
      </w:r>
      <w:proofErr w:type="spellEnd"/>
      <w:r w:rsidR="000060C0">
        <w:t xml:space="preserve"> environment and real world applications using Sphero BOLTs. </w:t>
      </w:r>
    </w:p>
    <w:p w14:paraId="0AD052C1" w14:textId="77A06ECA" w:rsidR="00FB3A4F" w:rsidRDefault="000060C0" w:rsidP="000060C0">
      <w:pPr>
        <w:divId w:val="1833983594"/>
      </w:pPr>
      <w:r>
        <w:t>Hence</w:t>
      </w:r>
      <w:r w:rsidR="007169B7">
        <w:t xml:space="preserve"> these papers show that </w:t>
      </w:r>
      <w:r>
        <w:t xml:space="preserve">not only is </w:t>
      </w:r>
      <w:r w:rsidR="007169B7">
        <w:t xml:space="preserve">there significant interest and investment in the conceptualization and realization of </w:t>
      </w:r>
      <w:r>
        <w:t xml:space="preserve">swarming formations </w:t>
      </w:r>
      <w:r w:rsidR="007169B7">
        <w:t xml:space="preserve">through a variety of different approaches, </w:t>
      </w:r>
      <w:r w:rsidR="006377AE">
        <w:t xml:space="preserve">this research project proposes the use of reinforcement learning to bootstrap emergent collective behaviours within simulation based on the paper by </w:t>
      </w:r>
      <w:proofErr w:type="spellStart"/>
      <w:r w:rsidR="006377AE">
        <w:t>Abpeikar</w:t>
      </w:r>
      <w:proofErr w:type="spellEnd"/>
      <w:r w:rsidR="006377AE">
        <w:t xml:space="preserve"> et al. </w:t>
      </w:r>
      <w:r w:rsidR="006377AE">
        <w:fldChar w:fldCharType="begin"/>
      </w:r>
      <w:r w:rsidR="00AF3921">
        <w:instrText xml:space="preserve"> ADDIN ZOTERO_ITEM CSL_CITATION {"citationID":"mYQl2ooO","properties":{"formattedCitation":"[20]","plainCitation":"[20]","noteIndex":0},"citationItems":[{"id":189,"uris":["http://zotero.org/users/13882592/items/KLAJMFA8"],"itemData":{"id":189,"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145374" w:rsidRPr="00145374">
        <w:t>[20]</w:t>
      </w:r>
      <w:r w:rsidR="006377AE">
        <w:fldChar w:fldCharType="end"/>
      </w:r>
      <w:r w:rsidR="006377AE">
        <w:t xml:space="preserve"> and to reproduce this within heterogeneous swarms.</w:t>
      </w:r>
    </w:p>
    <w:p w14:paraId="73364546" w14:textId="59E183DF" w:rsidR="00A06694" w:rsidRDefault="00A06694" w:rsidP="00714055">
      <w:pPr>
        <w:pStyle w:val="Heading2"/>
        <w:divId w:val="1833983594"/>
      </w:pPr>
      <w:bookmarkStart w:id="34" w:name="_Toc166453447"/>
      <w:bookmarkStart w:id="35" w:name="_Toc166623747"/>
      <w:r>
        <w:t>Applications</w:t>
      </w:r>
      <w:r w:rsidRPr="00EA39D2">
        <w:t xml:space="preserve"> of </w:t>
      </w:r>
      <w:r w:rsidRPr="00480446">
        <w:rPr>
          <w:rStyle w:val="Heading3Char"/>
          <w:i w:val="0"/>
          <w:iCs/>
        </w:rPr>
        <w:t>Heterogeneous</w:t>
      </w:r>
      <w:r w:rsidRPr="00EA39D2">
        <w:t xml:space="preserve"> Swarms</w:t>
      </w:r>
      <w:bookmarkEnd w:id="34"/>
      <w:bookmarkEnd w:id="35"/>
    </w:p>
    <w:p w14:paraId="29B071F6" w14:textId="0F0A0C99"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AF3921">
        <w:instrText xml:space="preserve"> ADDIN ZOTERO_ITEM CSL_CITATION {"citationID":"uFm1CsaX","properties":{"formattedCitation":"[21], [22]","plainCitation":"[21], [22]","noteIndex":0},"citationItems":[{"id":176,"uris":["http://zotero.org/users/13882592/items/M9GCNAQ4"],"itemData":{"id":176,"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75,"uris":["http://zotero.org/users/13882592/items/LHS27E9Q"],"itemData":{"id":175,"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145374" w:rsidRPr="00145374">
        <w:t>[21], [22]</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AF3921">
        <w:instrText xml:space="preserve"> ADDIN ZOTERO_ITEM CSL_CITATION {"citationID":"Fu558nwG","properties":{"formattedCitation":"[6], [23], [24], [25], [26], [27]","plainCitation":"[6], [23], [24], [25], [26], [27]","noteIndex":0},"citationItems":[{"id":37,"uris":["http://zotero.org/users/13882592/items/QHATH2VG"],"itemData":{"id":37,"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62,"uris":["http://zotero.org/users/13882592/items/I256NEQV"],"itemData":{"id":162,"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0,"uris":["http://zotero.org/users/13882592/items/V2Q2NR7A"],"itemData":{"id":180,"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78,"uris":["http://zotero.org/users/13882592/items/E5MVE5XV"],"itemData":{"id":78,"type":"article-journal","container-title":"ENGINEERING FOR RURAL DEVELOPMENT","language":"en","source":"Zotero","title":"TOWARDS PRACTICAL APPLICATION OF SWARM ROBOTICS: OVERVIEW OF SWARM TASKS","author":[{"family":"Liekna","given":"Aleksis"},{"family":"Grundspenkis","given":"Janis"}]}},{"id":163,"uris":["http://zotero.org/users/13882592/items/ANCHXJVH"],"itemData":{"id":163,"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77,"uris":["http://zotero.org/users/13882592/items/U4SG2J2C"],"itemData":{"id":177,"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145374" w:rsidRPr="00145374">
        <w:t>[6], [23], [24], [25], [26], [27]</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AF3921">
        <w:instrText xml:space="preserve"> ADDIN ZOTERO_ITEM CSL_CITATION {"citationID":"3zeXceen","properties":{"formattedCitation":"[27]","plainCitation":"[27]","noteIndex":0},"citationItems":[{"id":177,"uris":["http://zotero.org/users/13882592/items/U4SG2J2C"],"itemData":{"id":177,"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145374" w:rsidRPr="00145374">
        <w:t>[27]</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AF3921">
        <w:instrText xml:space="preserve"> ADDIN ZOTERO_ITEM CSL_CITATION {"citationID":"PHZc3Q88","properties":{"formattedCitation":"[28]","plainCitation":"[28]","noteIndex":0},"citationItems":[{"id":196,"uris":["http://zotero.org/users/13882592/items/QJ3SIHLN"],"itemData":{"id":196,"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45374" w:rsidRPr="00145374">
        <w:t>[28]</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753438B5"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rsidR="00AF3921">
        <w:instrText xml:space="preserve"> ADDIN ZOTERO_ITEM CSL_CITATION {"citationID":"wLWh2YHx","properties":{"formattedCitation":"[29]","plainCitation":"[29]","noteIndex":0},"citationItems":[{"id":193,"uris":["http://zotero.org/users/13882592/items/ADVKITX4"],"itemData":{"id":193,"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00145374" w:rsidRPr="00145374">
        <w:t>[29]</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rsidR="00AF3921">
        <w:instrText xml:space="preserve"> ADDIN ZOTERO_ITEM CSL_CITATION {"citationID":"Lxpscqtl","properties":{"formattedCitation":"[30]","plainCitation":"[30]","noteIndex":0},"citationItems":[{"id":8,"uris":["http://zotero.org/users/13882592/items/QEIY2R7J"],"itemData":{"id":8,"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00145374" w:rsidRPr="00145374">
        <w:t>[30]</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 xml:space="preserve">Recent research has shown success in formations </w:t>
      </w:r>
      <w:r w:rsidR="002E070B">
        <w:t xml:space="preserve">and collective motion </w:t>
      </w:r>
      <w:r w:rsidR="00C14084">
        <w:t xml:space="preserve">of heterogeneous swarms with differing levels of diversity within the swarm populations </w:t>
      </w:r>
      <w:r w:rsidR="00C14084">
        <w:fldChar w:fldCharType="begin"/>
      </w:r>
      <w:r w:rsidR="00AF3921">
        <w:instrText xml:space="preserve"> ADDIN ZOTERO_ITEM CSL_CITATION {"citationID":"q7Vqfi1T","properties":{"formattedCitation":"[31], [32], [33]","plainCitation":"[31], [32], [33]","noteIndex":0},"citationItems":[{"id":54,"uris":["http://zotero.org/users/13882592/items/8F94DYKC"],"itemData":{"id":54,"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69,"uris":["http://zotero.org/users/13882592/items/HAJHIZVA"],"itemData":{"id":69,"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6,"uris":["http://zotero.org/users/13882592/items/BL3TV8PD"],"itemData":{"id":6,"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145374" w:rsidRPr="00145374">
        <w:t>[31], [32], [33]</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0EB339FA" w:rsidR="00F86293" w:rsidRPr="008C7B91" w:rsidRDefault="00CF4979" w:rsidP="00CF4979">
      <w:pPr>
        <w:pStyle w:val="Text"/>
        <w:divId w:val="1833983594"/>
      </w:pPr>
      <w:r>
        <w:t xml:space="preserve">To introduce </w:t>
      </w:r>
      <w:r w:rsidR="002E070B">
        <w:t xml:space="preserve">emergent collective </w:t>
      </w:r>
      <w:proofErr w:type="spellStart"/>
      <w:r w:rsidR="002E070B">
        <w:t>behaviour</w:t>
      </w:r>
      <w:proofErr w:type="spellEnd"/>
      <w:r w:rsidR="002E070B">
        <w:t xml:space="preserve"> </w:t>
      </w:r>
      <w:r>
        <w:t xml:space="preserve">this project will </w:t>
      </w:r>
      <w:proofErr w:type="spellStart"/>
      <w:r>
        <w:t>utilise</w:t>
      </w:r>
      <w:proofErr w:type="spellEnd"/>
      <w:r>
        <w:t xml:space="preserve"> prior research done using homogeneous swarms. </w:t>
      </w:r>
      <w:proofErr w:type="spellStart"/>
      <w:r>
        <w:t>Boid</w:t>
      </w:r>
      <w:proofErr w:type="spellEnd"/>
      <w:r>
        <w:t xml:space="preserve"> rule</w:t>
      </w:r>
      <w:r w:rsidR="002E070B">
        <w:t xml:space="preserve"> parameters </w:t>
      </w:r>
      <w:r>
        <w:t xml:space="preserve">were modified using reinforcement learning to generate emergent collective behaviours </w:t>
      </w:r>
      <w:r>
        <w:fldChar w:fldCharType="begin"/>
      </w:r>
      <w:r w:rsidR="00AF3921">
        <w:instrText xml:space="preserve"> ADDIN ZOTERO_ITEM CSL_CITATION {"citationID":"gBd7g8oK","properties":{"formattedCitation":"[20]","plainCitation":"[20]","noteIndex":0},"citationItems":[{"id":189,"uris":["http://zotero.org/users/13882592/items/KLAJMFA8"],"itemData":{"id":189,"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145374" w:rsidRPr="00145374">
        <w:t>[20]</w:t>
      </w:r>
      <w:r>
        <w:fldChar w:fldCharType="end"/>
      </w:r>
      <w:r>
        <w:t xml:space="preserve">, within the paper by </w:t>
      </w:r>
      <w:proofErr w:type="spellStart"/>
      <w:r>
        <w:t>Abpeikar</w:t>
      </w:r>
      <w:proofErr w:type="spellEnd"/>
      <w:r>
        <w:t xml:space="preserve">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6" w:name="_Toc166453448"/>
      <w:bookmarkStart w:id="37" w:name="_Toc166623748"/>
      <w:r w:rsidRPr="00EA39D2">
        <w:t>Benefits of Heterogeneous Swarms</w:t>
      </w:r>
      <w:bookmarkEnd w:id="36"/>
      <w:bookmarkEnd w:id="37"/>
    </w:p>
    <w:p w14:paraId="1041E432" w14:textId="3D1D85A6"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w:t>
      </w:r>
      <w:proofErr w:type="spellStart"/>
      <w:r w:rsidR="00372E51">
        <w:t>behaviour</w:t>
      </w:r>
      <w:proofErr w:type="spellEnd"/>
      <w:r w:rsidR="00372E51">
        <w:t xml:space="preserve"> within less singularly cognitive species, these provide an example to how lower complexity robots can complete challenges requiring higher level thinking through collective </w:t>
      </w:r>
      <w:proofErr w:type="spellStart"/>
      <w:r w:rsidR="00372E51">
        <w:t>behaviour</w:t>
      </w:r>
      <w:proofErr w:type="spellEnd"/>
      <w:r w:rsidR="00372E51">
        <w:t xml:space="preserve"> </w:t>
      </w:r>
      <w:r w:rsidR="00372E51">
        <w:fldChar w:fldCharType="begin"/>
      </w:r>
      <w:r w:rsidR="00AF3921">
        <w:instrText xml:space="preserve"> ADDIN ZOTERO_ITEM CSL_CITATION {"citationID":"0jIc1y1E","properties":{"formattedCitation":"[34]","plainCitation":"[34]","noteIndex":0},"citationItems":[{"id":33,"uris":["http://zotero.org/users/13882592/items/J4AMD9HT"],"itemData":{"id":33,"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145374" w:rsidRPr="00145374">
        <w:t>[34]</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AF3921">
        <w:instrText xml:space="preserve"> ADDIN ZOTERO_ITEM CSL_CITATION {"citationID":"Qje5PiYW","properties":{"formattedCitation":"[1]","plainCitation":"[1]","noteIndex":0},"citationItems":[{"id":60,"uris":["http://zotero.org/users/13882592/items/XH2F7EQB"],"itemData":{"id":6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AF3921">
        <w:instrText xml:space="preserve"> ADDIN ZOTERO_ITEM CSL_CITATION {"citationID":"ONKFez3Y","properties":{"formattedCitation":"[35]","plainCitation":"[35]","noteIndex":0},"citationItems":[{"id":65,"uris":["http://zotero.org/users/13882592/items/25EF3VN4"],"itemData":{"id":65,"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145374" w:rsidRPr="00145374">
        <w:t>[35]</w:t>
      </w:r>
      <w:r>
        <w:fldChar w:fldCharType="end"/>
      </w:r>
      <w:r>
        <w:t xml:space="preserve">. An approach to the widely opened horizons of heterogeneous swarming can be seen within the experiment by Dorigo et al. </w:t>
      </w:r>
      <w:r>
        <w:fldChar w:fldCharType="begin"/>
      </w:r>
      <w:r w:rsidR="00AF3921">
        <w:instrText xml:space="preserve"> ADDIN ZOTERO_ITEM CSL_CITATION {"citationID":"7PKjOEms","properties":{"formattedCitation":"[30]","plainCitation":"[30]","noteIndex":0},"citationItems":[{"id":8,"uris":["http://zotero.org/users/13882592/items/QEIY2R7J"],"itemData":{"id":8,"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145374" w:rsidRPr="00145374">
        <w:t>[30]</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AF3921">
        <w:instrText xml:space="preserve"> ADDIN ZOTERO_ITEM CSL_CITATION {"citationID":"iyxRqg75","properties":{"formattedCitation":"[36]","plainCitation":"[36]","noteIndex":0},"citationItems":[{"id":10,"uris":["http://zotero.org/users/13882592/items/SBU4EMZB"],"itemData":{"id":10,"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145374" w:rsidRPr="00145374">
        <w:t>[36]</w:t>
      </w:r>
      <w:r w:rsidR="00350FAF">
        <w:fldChar w:fldCharType="end"/>
      </w:r>
      <w:r w:rsidR="00714055">
        <w:t xml:space="preserve">, synergizing the benefits robustness and scalability of swarm robotics with the complexity and power of classical single agent </w:t>
      </w:r>
      <w:r w:rsidR="00714055">
        <w:lastRenderedPageBreak/>
        <w:t>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AF3921">
        <w:instrText xml:space="preserve"> ADDIN ZOTERO_ITEM CSL_CITATION {"citationID":"gMPzntIt","properties":{"formattedCitation":"[33]","plainCitation":"[33]","noteIndex":0},"citationItems":[{"id":6,"uris":["http://zotero.org/users/13882592/items/BL3TV8PD"],"itemData":{"id":6,"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AF3921" w:rsidRPr="00AF3921">
        <w:t>[33]</w:t>
      </w:r>
      <w:r w:rsidR="00A06694">
        <w:fldChar w:fldCharType="end"/>
      </w:r>
      <w:r w:rsidR="00A06694">
        <w:t>.</w:t>
      </w:r>
    </w:p>
    <w:p w14:paraId="1D354FA2" w14:textId="4E2759BE" w:rsidR="003446F5" w:rsidRDefault="002E070B" w:rsidP="00C14084">
      <w:pPr>
        <w:rPr>
          <w:b/>
          <w:bCs/>
        </w:rPr>
      </w:pPr>
      <w:r>
        <w:t>Collective motion</w:t>
      </w:r>
      <w:r w:rsidR="00A06694">
        <w:t xml:space="preserve"> within swarms can provide both crucial </w:t>
      </w:r>
      <w:r w:rsidR="00714055">
        <w:t>placements</w:t>
      </w:r>
      <w:r w:rsidR="00A06694">
        <w:t xml:space="preserve"> to optimize efficiency as well as organization within swarms, this is particularly crucial to heterogeneous swarming</w:t>
      </w:r>
      <w:r w:rsidR="00714055">
        <w:t xml:space="preserve">. These could be seen useful across </w:t>
      </w:r>
      <w:r>
        <w:t xml:space="preserve">a multitude of conceptual heterogeneous swarm applications such a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422BF92" w14:textId="0F411DE9" w:rsidR="002E070B" w:rsidRDefault="002E070B" w:rsidP="002E070B">
      <w:pPr>
        <w:pStyle w:val="Heading2"/>
      </w:pPr>
      <w:bookmarkStart w:id="38" w:name="_Toc166623749"/>
      <w:r>
        <w:t xml:space="preserve">Autonomous Emergent Collective </w:t>
      </w:r>
      <w:proofErr w:type="spellStart"/>
      <w:r>
        <w:t>Behaviour</w:t>
      </w:r>
      <w:bookmarkEnd w:id="38"/>
      <w:proofErr w:type="spellEnd"/>
    </w:p>
    <w:p w14:paraId="3D465754" w14:textId="65CF45DB" w:rsidR="002E070B" w:rsidRPr="002E070B" w:rsidRDefault="00C86F18" w:rsidP="002E070B">
      <w:pPr>
        <w:pStyle w:val="Text"/>
      </w:pPr>
      <w:r w:rsidRPr="0078225B">
        <w:rPr>
          <w:highlight w:val="yellow"/>
        </w:rPr>
        <w:t xml:space="preserve">While emergent collective </w:t>
      </w:r>
      <w:proofErr w:type="spellStart"/>
      <w:r w:rsidRPr="0078225B">
        <w:rPr>
          <w:highlight w:val="yellow"/>
        </w:rPr>
        <w:t>behaviour</w:t>
      </w:r>
      <w:proofErr w:type="spellEnd"/>
      <w:r w:rsidRPr="0078225B">
        <w:rPr>
          <w:highlight w:val="yellow"/>
        </w:rPr>
        <w:t xml:space="preserve">, particularly collective motion bears a resemblance to formation control methods mentioned above, emergent collective </w:t>
      </w:r>
      <w:proofErr w:type="spellStart"/>
      <w:r w:rsidRPr="0078225B">
        <w:rPr>
          <w:highlight w:val="yellow"/>
        </w:rPr>
        <w:t>behaviour</w:t>
      </w:r>
      <w:proofErr w:type="spellEnd"/>
      <w:r w:rsidRPr="0078225B">
        <w:rPr>
          <w:highlight w:val="yellow"/>
        </w:rPr>
        <w:t xml:space="preserve"> differs through the methodology of achieving it. B</w:t>
      </w:r>
    </w:p>
    <w:p w14:paraId="0E0FE47B" w14:textId="20A4C9D6" w:rsidR="00480446" w:rsidRPr="00C14084" w:rsidRDefault="00AE7130" w:rsidP="00C14084">
      <w:pPr>
        <w:pStyle w:val="Heading1"/>
        <w:rPr>
          <w:rFonts w:eastAsiaTheme="majorEastAsia"/>
          <w:color w:val="0F4761" w:themeColor="accent1" w:themeShade="BF"/>
        </w:rPr>
      </w:pPr>
      <w:bookmarkStart w:id="39" w:name="_Toc166453449"/>
      <w:bookmarkStart w:id="40" w:name="_Toc166623750"/>
      <w:r>
        <w:t>Planning</w:t>
      </w:r>
      <w:bookmarkEnd w:id="39"/>
      <w:bookmarkEnd w:id="40"/>
    </w:p>
    <w:p w14:paraId="26C2EA4E" w14:textId="0E047194" w:rsidR="00AE7130" w:rsidRDefault="00AE7130" w:rsidP="00AE7130">
      <w:pPr>
        <w:pStyle w:val="Heading2"/>
        <w:numPr>
          <w:ilvl w:val="0"/>
          <w:numId w:val="15"/>
        </w:numPr>
      </w:pPr>
      <w:bookmarkStart w:id="41" w:name="_Toc166453450"/>
      <w:bookmarkStart w:id="42" w:name="_Toc166623751"/>
      <w:r>
        <w:t>Project Plan</w:t>
      </w:r>
      <w:bookmarkEnd w:id="41"/>
      <w:bookmarkEnd w:id="42"/>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6382ED8A" w14:textId="77777777" w:rsidR="000A574A" w:rsidRDefault="000A574A" w:rsidP="00AE7130">
      <w:pPr>
        <w:pStyle w:val="Text"/>
      </w:pPr>
    </w:p>
    <w:p w14:paraId="03AEFA10" w14:textId="0E914029" w:rsidR="00A329F6" w:rsidRPr="00A329F6" w:rsidRDefault="00A329F6" w:rsidP="00A329F6">
      <w:pPr>
        <w:pStyle w:val="Text"/>
        <w:numPr>
          <w:ilvl w:val="0"/>
          <w:numId w:val="19"/>
        </w:numPr>
        <w:rPr>
          <w:b/>
          <w:bCs/>
        </w:rPr>
      </w:pPr>
      <w:r>
        <w:rPr>
          <w:b/>
          <w:bCs/>
        </w:rPr>
        <w:t xml:space="preserve">Phase 1: BOLT and RVR Swarm </w:t>
      </w:r>
      <w:proofErr w:type="spellStart"/>
      <w:r>
        <w:rPr>
          <w:b/>
          <w:bCs/>
        </w:rPr>
        <w:t>Boid</w:t>
      </w:r>
      <w:proofErr w:type="spellEnd"/>
      <w:r>
        <w:rPr>
          <w:b/>
          <w:bCs/>
        </w:rPr>
        <w:t xml:space="preserve"> Integration: </w:t>
      </w:r>
      <w:r>
        <w:t xml:space="preserve">Review and understand existing RVR and BOLT swarming codes, modify and develop code to connect Bolt as a </w:t>
      </w:r>
      <w:proofErr w:type="spellStart"/>
      <w:r>
        <w:t>boid</w:t>
      </w:r>
      <w:proofErr w:type="spellEnd"/>
      <w:r>
        <w:t xml:space="preserve"> agent to the code. Validate swarm formation through Vicon tracking and debug console.</w: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A329F6" w:rsidRDefault="000A574A" w:rsidP="000A574A">
      <w:pPr>
        <w:pStyle w:val="Text"/>
        <w:ind w:left="648" w:firstLine="0"/>
        <w:rPr>
          <w:b/>
          <w:bCs/>
        </w:rPr>
      </w:pP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3" w:name="_Toc166453451"/>
      <w:bookmarkStart w:id="44" w:name="_Toc166623752"/>
      <w:r>
        <w:t>Potential Difficulties</w:t>
      </w:r>
      <w:bookmarkEnd w:id="43"/>
      <w:bookmarkEnd w:id="44"/>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possible limitations.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65C23DCC" w:rsidR="00FE06DF" w:rsidRDefault="00FE06DF" w:rsidP="00640A0B">
      <w:pPr>
        <w:pStyle w:val="Text"/>
        <w:numPr>
          <w:ilvl w:val="5"/>
          <w:numId w:val="13"/>
        </w:numPr>
      </w:pPr>
      <w:commentRangeStart w:id="45"/>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40D78EF5" w:rsidR="00246BED" w:rsidRDefault="00246BED" w:rsidP="00FE06DF">
      <w:pPr>
        <w:pStyle w:val="Text"/>
        <w:numPr>
          <w:ilvl w:val="5"/>
          <w:numId w:val="13"/>
        </w:numPr>
      </w:pPr>
      <w:r>
        <w:lastRenderedPageBreak/>
        <w:t>Compatibility issues may arise between RVR mounted Raspberry Pi 3B+</w:t>
      </w:r>
      <w:r w:rsidR="00F42EB9">
        <w:t>’</w:t>
      </w:r>
      <w:r>
        <w:t xml:space="preserve">s and </w:t>
      </w:r>
      <w:r w:rsidR="00640A0B">
        <w:t>Bolts.</w:t>
      </w:r>
      <w:commentRangeEnd w:id="45"/>
      <w:r w:rsidR="00C31828">
        <w:rPr>
          <w:rStyle w:val="CommentReference"/>
        </w:rPr>
        <w:commentReference w:id="45"/>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46" w:name="_Toc166453452"/>
      <w:bookmarkStart w:id="47" w:name="_Toc166623753"/>
      <w:r w:rsidRPr="00EA39D2">
        <w:t>Methodology</w:t>
      </w:r>
      <w:bookmarkEnd w:id="46"/>
      <w:bookmarkEnd w:id="47"/>
    </w:p>
    <w:p w14:paraId="67B821B5" w14:textId="5D795B54" w:rsidR="00F87983" w:rsidRDefault="00480C10" w:rsidP="00AE7130">
      <w:pPr>
        <w:pStyle w:val="Heading2"/>
        <w:numPr>
          <w:ilvl w:val="0"/>
          <w:numId w:val="16"/>
        </w:numPr>
      </w:pPr>
      <w:bookmarkStart w:id="48" w:name="_Toc166453453"/>
      <w:bookmarkStart w:id="49" w:name="_Toc166623754"/>
      <w:r w:rsidRPr="00EA39D2">
        <w:t>Research Design</w:t>
      </w:r>
      <w:bookmarkEnd w:id="48"/>
      <w:bookmarkEnd w:id="49"/>
    </w:p>
    <w:p w14:paraId="1BB1B4C2" w14:textId="619D74AB"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w:t>
      </w:r>
      <w:r w:rsidR="00F42EB9">
        <w:t>, thorough</w:t>
      </w:r>
      <w:r>
        <w:t xml:space="preserve"> research and </w:t>
      </w:r>
      <w:r w:rsidR="00F42EB9">
        <w:t xml:space="preserve">a </w:t>
      </w:r>
      <w:r>
        <w:t xml:space="preserve">literature review </w:t>
      </w:r>
      <w:r w:rsidR="00F42EB9">
        <w:t xml:space="preserve">have been </w:t>
      </w:r>
      <w:r>
        <w:t xml:space="preserve">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50" w:name="_Toc166453454"/>
      <w:bookmarkStart w:id="51" w:name="_Toc166623755"/>
      <w:r w:rsidRPr="00EA39D2">
        <w:t>Background Theory and Analysis</w:t>
      </w:r>
      <w:bookmarkEnd w:id="50"/>
      <w:bookmarkEnd w:id="51"/>
    </w:p>
    <w:p w14:paraId="342901FA" w14:textId="70638CE2" w:rsidR="0066305D" w:rsidRPr="0066305D" w:rsidRDefault="00472BEF" w:rsidP="0066305D">
      <w:pPr>
        <w:pStyle w:val="Text"/>
      </w:pPr>
      <w:r>
        <w:t xml:space="preserve">Within the </w:t>
      </w:r>
      <w:proofErr w:type="spellStart"/>
      <w:r w:rsidR="00F60486">
        <w:t>Boid</w:t>
      </w:r>
      <w:proofErr w:type="spellEnd"/>
      <w:r>
        <w:t xml:space="preserve"> swarming model, individual agents move with reference to the rest of the swarm, this is achieved through three fundamental forces: separation, cohesion and alignment </w:t>
      </w:r>
      <w:r>
        <w:fldChar w:fldCharType="begin"/>
      </w:r>
      <w:r w:rsidR="00AF3921">
        <w:instrText xml:space="preserve"> ADDIN ZOTERO_ITEM CSL_CITATION {"citationID":"jybWC3nt","properties":{"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2"/>
      <w:r w:rsidRPr="00472BEF">
        <w:rPr>
          <w:b/>
          <w:bCs/>
        </w:rPr>
        <w:t>Separation</w:t>
      </w:r>
      <w:r>
        <w:rPr>
          <w:b/>
          <w:bCs/>
        </w:rPr>
        <w:t>:</w:t>
      </w:r>
      <w:r>
        <w:t xml:space="preserve"> move away from nearby agents to prevent collision</w:t>
      </w:r>
    </w:p>
    <w:p w14:paraId="084124A4" w14:textId="77777777" w:rsidR="002E070B" w:rsidRDefault="00F60486" w:rsidP="002E070B">
      <w:pPr>
        <w:pStyle w:val="Text"/>
        <w:keepNext/>
        <w:ind w:left="720" w:firstLine="0"/>
        <w:jc w:val="cente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719F8F78" w14:textId="2A8FC202" w:rsidR="002E070B" w:rsidRPr="00F60486" w:rsidRDefault="002E070B" w:rsidP="002E070B">
      <w:pPr>
        <w:pStyle w:val="FigureLabel"/>
      </w:pPr>
      <w:r>
        <w:t xml:space="preserve">Figure </w:t>
      </w:r>
      <w:r>
        <w:fldChar w:fldCharType="begin"/>
      </w:r>
      <w:r>
        <w:instrText xml:space="preserve"> SEQ Figure \* ARABIC </w:instrText>
      </w:r>
      <w:r>
        <w:fldChar w:fldCharType="separate"/>
      </w:r>
      <w:r w:rsidR="00F17274">
        <w:rPr>
          <w:noProof/>
        </w:rPr>
        <w:t>1</w:t>
      </w:r>
      <w:r>
        <w:fldChar w:fldCharType="end"/>
      </w:r>
      <w:r>
        <w:t>A</w:t>
      </w:r>
      <w:r w:rsidRPr="00F60486">
        <w:t xml:space="preserve">: Separation Diagram </w:t>
      </w:r>
      <w:r w:rsidRPr="00F60486">
        <w:fldChar w:fldCharType="begin"/>
      </w:r>
      <w:r w:rsidR="00AF3921">
        <w:instrText xml:space="preserve"> ADDIN ZOTERO_ITEM CSL_CITATION {"citationID":"OlyOYnPn","properties":{"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291DF3C9" w14:textId="114FF265" w:rsidR="00F60486" w:rsidRDefault="00F60486" w:rsidP="002E070B">
      <w:pPr>
        <w:pStyle w:val="Caption"/>
        <w:ind w:firstLine="720"/>
        <w:jc w:val="center"/>
        <w:rPr>
          <w:b/>
          <w:bCs/>
        </w:rPr>
      </w:pP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3FED3D" w14:textId="77777777" w:rsidR="002E070B" w:rsidRDefault="00F60486" w:rsidP="002E070B">
      <w:pPr>
        <w:pStyle w:val="Text"/>
        <w:keepNext/>
        <w:ind w:left="720" w:firstLine="0"/>
        <w:jc w:val="cente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E05B936" w14:textId="5829A747" w:rsidR="002E070B" w:rsidRPr="00F60486" w:rsidRDefault="002E070B" w:rsidP="002E070B">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AF3921">
        <w:instrText xml:space="preserve"> ADDIN ZOTERO_ITEM CSL_CITATION {"citationID":"67wEiDwU","properties":{"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365D14ED"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3231E2E6" w:rsidR="00F60486" w:rsidRDefault="00F60486" w:rsidP="0078225B">
      <w:pPr>
        <w:pStyle w:val="Text"/>
        <w:ind w:left="720" w:firstLine="0"/>
        <w:jc w:val="center"/>
        <w:rPr>
          <w:b/>
          <w:bCs/>
        </w:rPr>
      </w:pP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7512BCEB" w:rsidR="002B19FA" w:rsidRDefault="00F60486" w:rsidP="0064313A">
      <w:pPr>
        <w:pStyle w:val="FigureLabel"/>
        <w:spacing w:after="240"/>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AF3921">
        <w:instrText xml:space="preserve"> ADDIN ZOTERO_ITEM CSL_CITATION {"citationID":"ZzNeQbPF","properties":{"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2"/>
      <w:r w:rsidR="001B67D5">
        <w:rPr>
          <w:rStyle w:val="CommentReference"/>
          <w:i w:val="0"/>
          <w:iCs w:val="0"/>
        </w:rPr>
        <w:commentReference w:id="52"/>
      </w:r>
    </w:p>
    <w:p w14:paraId="28D8A16B" w14:textId="5518247A" w:rsidR="00AF3921" w:rsidRDefault="00AF3921" w:rsidP="0064313A">
      <w:pPr>
        <w:pStyle w:val="Text"/>
      </w:pPr>
      <w:r>
        <w:t xml:space="preserve">Figures above are exactly reused and made by Craig Reynolds. </w:t>
      </w:r>
      <w:r>
        <w:fldChar w:fldCharType="begin"/>
      </w:r>
      <w:r>
        <w:instrText xml:space="preserve"> ADDIN ZOTERO_ITEM CSL_CITATION {"citationID":"QkXQVfvh","properties":{"formattedCitation":"[2]","plainCitation":"[2]","noteIndex":0},"citationItems":[{"id":64,"uris":["http://zotero.org/users/13882592/items/SXL2ZSGE"],"itemData":{"id":64,"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AF3921">
        <w:t>[2]</w:t>
      </w:r>
      <w:r>
        <w:fldChar w:fldCharType="end"/>
      </w:r>
    </w:p>
    <w:p w14:paraId="2227BF68" w14:textId="00FE4BB4" w:rsidR="0064313A" w:rsidRDefault="0064313A" w:rsidP="0064313A">
      <w:pPr>
        <w:pStyle w:val="Text"/>
      </w:pPr>
      <w:r>
        <w:lastRenderedPageBreak/>
        <w:t xml:space="preserve">Each fundamental swarming force has additional </w:t>
      </w:r>
      <w:proofErr w:type="spellStart"/>
      <w:r>
        <w:t>Boid</w:t>
      </w:r>
      <w:proofErr w:type="spellEnd"/>
      <w:r>
        <w:t xml:space="preserve"> and situational awareness parameters </w:t>
      </w:r>
      <w:r>
        <w:fldChar w:fldCharType="begin"/>
      </w:r>
      <w:r w:rsidR="00AF3921">
        <w:instrText xml:space="preserve"> ADDIN ZOTERO_ITEM CSL_CITATION {"citationID":"CWivli5F","properties":{"formattedCitation":"[19], [37]","plainCitation":"[19], [37]","noteIndex":0},"citationItems":[{"id":190,"uris":["http://zotero.org/users/13882592/items/U3LPM59K"],"itemData":{"id":190,"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56,"uris":["http://zotero.org/users/13882592/items/DBBY4C6D"],"itemData":{"id":56,"type":"paper-conference","abstract":"Developmental evolution of collective swarm behaviours promises new ways to evolve swarms with different movement characteristics. Preliminary work has developed value functions that can recognize emergent swarm behaviour and distinguish it from random behaviour in point-mass boid simulations. This paper examines the performance of several variants of such functions recognizing the emergent behaviour of simulated robots, which have different movement properties to point-mass boid simulations as they are constrained by the manoeuvrability of the physical robot. We designed two boid guidance algorithms for controlling Pioneer3DX robots. Five value functions were then examined and compared for their ability to distinguish swarming behaviour from unstructured behaviour. Results show that four of these can be used to distinguish structured collective behaviours of the robots and distinguish such behaviour from random movement patterns.","container-title":"AI 2020: Advances in Artificial Intelligence","DOI":"10.1007/978-3-030-64984-5_22","event-place":"Cham","ISBN":"978-3-030-64984-5","language":"en","page":"281-293","publisher":"Springer International Publishing","publisher-place":"Cham","source":"Springer Link","title":"Autonomous Recognition of Collective Behaviour in Robot Swarms","author":[{"family":"Kasmarik","given":"Kathryn"},{"family":"Abpeikar","given":"Shadi"},{"family":"Khan","given":"Md Mohiuddin"},{"family":"Khattab","given":"Noha"},{"family":"Barlow","given":"Michael"},{"family":"Garratt","given":"Matt"}],"editor":[{"family":"Gallagher","given":"Marcus"},{"family":"Moustafa","given":"Nour"},{"family":"Lakshika","given":"Erandi"}],"issued":{"date-parts":[["2020"]]}}}],"schema":"https://github.com/citation-style-language/schema/raw/master/csl-citation.json"} </w:instrText>
      </w:r>
      <w:r>
        <w:fldChar w:fldCharType="separate"/>
      </w:r>
      <w:r w:rsidR="00145374" w:rsidRPr="00145374">
        <w:t>[19], [37]</w:t>
      </w:r>
      <w:r>
        <w:fldChar w:fldCharType="end"/>
      </w:r>
      <w:r>
        <w:t>, these are:</w:t>
      </w:r>
    </w:p>
    <w:p w14:paraId="38433044" w14:textId="77777777" w:rsidR="00146F60" w:rsidRDefault="00146F60" w:rsidP="0064313A">
      <w:pPr>
        <w:pStyle w:val="Text"/>
      </w:pPr>
    </w:p>
    <w:p w14:paraId="6E06FAA4" w14:textId="51FE5FF2" w:rsidR="00146F60" w:rsidRDefault="00146F60" w:rsidP="00146F60">
      <w:pPr>
        <w:pStyle w:val="Text"/>
        <w:numPr>
          <w:ilvl w:val="0"/>
          <w:numId w:val="21"/>
        </w:numPr>
      </w:pPr>
      <w:r w:rsidRPr="00146F60">
        <w:rPr>
          <w:b/>
          <w:bCs/>
        </w:rPr>
        <w:t>Wₛ, Wₐ, Wₓ:</w:t>
      </w:r>
      <w:r>
        <w:t xml:space="preserve"> Weights for separation, alignment, and cohesion</w:t>
      </w:r>
    </w:p>
    <w:p w14:paraId="1A39CC38" w14:textId="76C4315F" w:rsidR="00146F60" w:rsidRDefault="00146F60" w:rsidP="00146F60">
      <w:pPr>
        <w:pStyle w:val="Text"/>
        <w:numPr>
          <w:ilvl w:val="0"/>
          <w:numId w:val="21"/>
        </w:numPr>
      </w:pPr>
      <w:r w:rsidRPr="00146F60">
        <w:rPr>
          <w:b/>
          <w:bCs/>
        </w:rPr>
        <w:t>Vₘₐₓ, Vₘᵢₙ:</w:t>
      </w:r>
      <w:r>
        <w:t xml:space="preserve"> Maximum and minimum velocity </w:t>
      </w:r>
    </w:p>
    <w:p w14:paraId="4B2BDD06" w14:textId="513F3CE3" w:rsidR="00146F60" w:rsidRDefault="00146F60" w:rsidP="00146F60">
      <w:pPr>
        <w:pStyle w:val="Text"/>
        <w:numPr>
          <w:ilvl w:val="0"/>
          <w:numId w:val="21"/>
        </w:numPr>
      </w:pPr>
      <w:r w:rsidRPr="00146F60">
        <w:rPr>
          <w:b/>
          <w:bCs/>
        </w:rPr>
        <w:t xml:space="preserve">Rₛ, </w:t>
      </w:r>
      <w:proofErr w:type="spellStart"/>
      <w:r w:rsidRPr="00146F60">
        <w:rPr>
          <w:b/>
          <w:bCs/>
        </w:rPr>
        <w:t>R</w:t>
      </w:r>
      <w:r>
        <w:rPr>
          <w:b/>
          <w:bCs/>
          <w:vertAlign w:val="subscript"/>
        </w:rPr>
        <w:t>c</w:t>
      </w:r>
      <w:proofErr w:type="spellEnd"/>
      <w:r w:rsidRPr="00146F60">
        <w:rPr>
          <w:b/>
          <w:bCs/>
        </w:rPr>
        <w:t>, Rₐ:</w:t>
      </w:r>
      <w:r>
        <w:t xml:space="preserve"> Separation radius, cohesion radius, and alignment radius</w:t>
      </w:r>
    </w:p>
    <w:p w14:paraId="024A66FC" w14:textId="6F912F4B" w:rsidR="00145374" w:rsidRDefault="00145374" w:rsidP="00145374">
      <w:pPr>
        <w:pStyle w:val="Text"/>
        <w:spacing w:before="240"/>
      </w:pPr>
      <w:r>
        <w:t xml:space="preserve">By modifying these parameters it is possible to create emergent behaviours resulting in collective motion, shown by Khan et al. and </w:t>
      </w:r>
      <w:proofErr w:type="spellStart"/>
      <w:r>
        <w:t>Abpeikar</w:t>
      </w:r>
      <w:proofErr w:type="spellEnd"/>
      <w:r>
        <w:t xml:space="preserve"> et al. </w:t>
      </w:r>
      <w:r>
        <w:fldChar w:fldCharType="begin"/>
      </w:r>
      <w:r w:rsidR="00AF3921">
        <w:instrText xml:space="preserve"> ADDIN ZOTERO_ITEM CSL_CITATION {"citationID":"2PBxM710","properties":{"formattedCitation":"[19], [20]","plainCitation":"[19], [20]","noteIndex":0},"citationItems":[{"id":190,"uris":["http://zotero.org/users/13882592/items/U3LPM59K"],"itemData":{"id":190,"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189,"uris":["http://zotero.org/users/13882592/items/KLAJMFA8"],"itemData":{"id":189,"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145374">
        <w:t>[19], [20]</w:t>
      </w:r>
      <w:r>
        <w:fldChar w:fldCharType="end"/>
      </w:r>
      <w:r>
        <w:t xml:space="preserve">, as discussed within the literature review. </w:t>
      </w:r>
      <w:r w:rsidRPr="00AF3921">
        <w:t>These formations</w:t>
      </w:r>
      <w:r w:rsidR="00AF3921">
        <w:t xml:space="preserve"> </w:t>
      </w:r>
      <w:r>
        <w:t xml:space="preserve"> </w:t>
      </w:r>
    </w:p>
    <w:p w14:paraId="65E6E305" w14:textId="7E053ED2" w:rsidR="00533184" w:rsidRPr="00EA39D2" w:rsidRDefault="00533184" w:rsidP="00AE7130">
      <w:pPr>
        <w:pStyle w:val="Heading1"/>
      </w:pPr>
      <w:bookmarkStart w:id="53" w:name="_Toc166453455"/>
      <w:bookmarkStart w:id="54" w:name="_Toc166623756"/>
      <w:r w:rsidRPr="00EA39D2">
        <w:t>Current Progress</w:t>
      </w:r>
      <w:bookmarkEnd w:id="53"/>
      <w:bookmarkEnd w:id="54"/>
    </w:p>
    <w:p w14:paraId="4235596E" w14:textId="4AC5600B" w:rsidR="00480C10" w:rsidRDefault="002B19FA" w:rsidP="00AE7130">
      <w:pPr>
        <w:pStyle w:val="Heading2"/>
      </w:pPr>
      <w:bookmarkStart w:id="55" w:name="_Toc166453456"/>
      <w:bookmarkStart w:id="56" w:name="_Toc166623757"/>
      <w:r>
        <w:t>Sphero</w:t>
      </w:r>
      <w:r w:rsidR="00480C10" w:rsidRPr="00EA39D2">
        <w:t xml:space="preserve"> BOLT and RVR capabilities</w:t>
      </w:r>
      <w:bookmarkEnd w:id="55"/>
      <w:bookmarkEnd w:id="56"/>
    </w:p>
    <w:p w14:paraId="1428AC2E" w14:textId="3D2B9451" w:rsidR="005746E1" w:rsidRDefault="00933918" w:rsidP="004A6AAE">
      <w:pPr>
        <w:pStyle w:val="Text"/>
      </w:pPr>
      <w:r>
        <w:t xml:space="preserve">The Sphero BOLT </w:t>
      </w:r>
      <w:r w:rsidR="004A6AAE">
        <w:t xml:space="preserve">and RVR </w:t>
      </w:r>
      <w:r w:rsidR="005746E1">
        <w:t>are both low cost consumer grade products</w:t>
      </w:r>
      <w:r w:rsidR="00717304">
        <w:t xml:space="preserve"> produced by the Sphero company, while sharing large parts of both their hardware, software and firmware the robots </w:t>
      </w:r>
      <w:r w:rsidR="004A6AAE">
        <w:t xml:space="preserve">have differing capabilities in regards to both their sensors and effectors </w:t>
      </w:r>
      <w:r w:rsidR="004A6AAE">
        <w:fldChar w:fldCharType="begin"/>
      </w:r>
      <w:r w:rsidR="00AF3921">
        <w:instrText xml:space="preserve"> ADDIN ZOTERO_ITEM CSL_CITATION {"citationID":"20bGw3rX","properties":{"formattedCitation":"[38], [39], [40]","plainCitation":"[38], [39], [40]","noteIndex":0},"citationItems":[{"id":188,"uris":["http://zotero.org/users/13882592/items/RF3MLDN4"],"itemData":{"id":188,"type":"webpage","language":"en-US","title":"Sphero BOLT","URL":"https://support.sphero.com/en-US/articles/bolt-72242","accessed":{"date-parts":[["2024",5,12]]}}},{"id":192,"uris":["http://zotero.org/users/13882592/items/FYIW3GTB"],"itemData":{"id":192,"type":"webpage","title":"Sphero Edu API — SpheroV2 0.12 documentation","URL":"https://spherov2.readthedocs.io/en/latest/sphero_edu.html","accessed":{"date-parts":[["2024",5,12]]}}},{"id":187,"uris":["http://zotero.org/users/13882592/items/P3VN6DEW"],"itemData":{"id":187,"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0060C0" w:rsidRPr="000060C0">
        <w:t>[38], [39], [40]</w:t>
      </w:r>
      <w:r w:rsidR="004A6AAE">
        <w:fldChar w:fldCharType="end"/>
      </w:r>
      <w:r w:rsidR="004A6AAE">
        <w:t>.</w:t>
      </w:r>
    </w:p>
    <w:p w14:paraId="21B58A4B" w14:textId="77777777" w:rsidR="00717304" w:rsidRDefault="00717304" w:rsidP="004A6AAE">
      <w:pPr>
        <w:pStyle w:val="Text"/>
      </w:pP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t>Figure 2A (left) and Figure 2B (right): Sphero BOLT (left) and RVR (right)</w:t>
      </w:r>
    </w:p>
    <w:p w14:paraId="2F32F6E3" w14:textId="77777777" w:rsidR="006A7954" w:rsidRDefault="006A7954" w:rsidP="005746E1">
      <w:pPr>
        <w:pStyle w:val="FigureLabel"/>
      </w:pPr>
    </w:p>
    <w:p w14:paraId="23145647" w14:textId="750240BA" w:rsidR="004A6AAE" w:rsidRDefault="004A6AAE" w:rsidP="004A6AAE">
      <w:pPr>
        <w:pStyle w:val="Text"/>
      </w:pPr>
      <w:r>
        <w:t xml:space="preserve">The BOLT </w:t>
      </w:r>
      <w:r w:rsidR="0024715A">
        <w:t xml:space="preserve">(figure 2A) </w:t>
      </w:r>
      <w:r>
        <w:t>is a robot that operates within a spherical housing</w:t>
      </w:r>
      <w:proofErr w:type="gramStart"/>
      <w:r w:rsidR="0024715A">
        <w:t xml:space="preserve"> it</w:t>
      </w:r>
      <w:proofErr w:type="gramEnd"/>
      <w:r w:rsidR="0024715A">
        <w:t xml:space="preserve"> communicates with the RVR via </w:t>
      </w:r>
      <w:r w:rsidR="00F17274">
        <w:t>Bluetooth</w:t>
      </w:r>
      <w:r w:rsidR="0024715A">
        <w:t>. I</w:t>
      </w:r>
      <w:r>
        <w:t>t has 2 drive motors</w:t>
      </w:r>
      <w:r w:rsidR="000B7155">
        <w:t xml:space="preserve"> with encoders</w:t>
      </w:r>
      <w:r>
        <w:t xml:space="preserve"> and a sensor suite consisting of a </w:t>
      </w:r>
      <w:r w:rsidR="005746E1">
        <w:t>light sensor to detect ambient light between 0 – 100</w:t>
      </w:r>
      <w:ins w:id="57" w:author="Shadi Abpeikar" w:date="2024-05-13T11:57:00Z" w16du:dateUtc="2024-05-13T01:57:00Z">
        <w:r w:rsidR="001E2998">
          <w:t>,</w:t>
        </w:r>
      </w:ins>
      <w:del w:id="58"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AF3921">
        <w:instrText xml:space="preserve"> ADDIN ZOTERO_ITEM CSL_CITATION {"citationID":"guWsL6BG","properties":{"formattedCitation":"[38]","plainCitation":"[38]","noteIndex":0},"citationItems":[{"id":188,"uris":["http://zotero.org/users/13882592/items/RF3MLDN4"],"itemData":{"id":188,"type":"webpage","language":"en-US","title":"Sphero BOLT","URL":"https://support.sphero.com/en-US/articles/bolt-72242","accessed":{"date-parts":[["2024",5,12]]}}}],"schema":"https://github.com/citation-style-language/schema/raw/master/csl-citation.json"} </w:instrText>
      </w:r>
      <w:r w:rsidR="005746E1">
        <w:fldChar w:fldCharType="separate"/>
      </w:r>
      <w:r w:rsidR="000060C0" w:rsidRPr="000060C0">
        <w:t>[38]</w:t>
      </w:r>
      <w:r w:rsidR="005746E1">
        <w:fldChar w:fldCharType="end"/>
      </w:r>
      <w:r w:rsidR="005746E1">
        <w:t xml:space="preserve">. </w:t>
      </w:r>
    </w:p>
    <w:p w14:paraId="362F6186" w14:textId="0B278617" w:rsidR="0024715A" w:rsidRDefault="0024715A" w:rsidP="004A6AAE">
      <w:pPr>
        <w:pStyle w:val="Text"/>
      </w:pPr>
      <w:r>
        <w:t xml:space="preserve">The other agent </w:t>
      </w:r>
      <w:proofErr w:type="spellStart"/>
      <w:r>
        <w:t>utilised</w:t>
      </w:r>
      <w:proofErr w:type="spellEnd"/>
      <w:r>
        <w:t xml:space="preserve">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AF3921">
        <w:instrText xml:space="preserve"> ADDIN ZOTERO_ITEM CSL_CITATION {"citationID":"816dzQJI","properties":{"formattedCitation":"[40]","plainCitation":"[40]","noteIndex":0},"citationItems":[{"id":187,"uris":["http://zotero.org/users/13882592/items/P3VN6DEW"],"itemData":{"id":187,"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060C0" w:rsidRPr="000060C0">
        <w:t>[40]</w:t>
      </w:r>
      <w:r w:rsidR="000B7155">
        <w:fldChar w:fldCharType="end"/>
      </w:r>
      <w:r w:rsidR="000B7155">
        <w:t>.</w:t>
      </w:r>
    </w:p>
    <w:p w14:paraId="0B370696" w14:textId="42E58571"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rsidR="00AF3921">
        <w:instrText xml:space="preserve"> ADDIN ZOTERO_ITEM CSL_CITATION {"citationID":"yXUlQ0OQ","properties":{"formattedCitation":"[41]","plainCitation":"[41]","noteIndex":0},"citationItems":[{"id":186,"uris":["http://zotero.org/users/13882592/items/VLL3EVYC"],"itemData":{"id":186,"type":"webpage","title":"Vicon Help","URL":"https://help.vicon.com/","accessed":{"date-parts":[["2024",5,13]]}}}],"schema":"https://github.com/citation-style-language/schema/raw/master/csl-citation.json"} </w:instrText>
      </w:r>
      <w:r>
        <w:fldChar w:fldCharType="separate"/>
      </w:r>
      <w:r w:rsidR="000060C0" w:rsidRPr="000060C0">
        <w:t>[41]</w:t>
      </w:r>
      <w:r>
        <w:fldChar w:fldCharType="end"/>
      </w:r>
      <w:r>
        <w:t xml:space="preserve">. </w:t>
      </w:r>
    </w:p>
    <w:p w14:paraId="6FD0469E" w14:textId="6B3A8F72" w:rsidR="00DC22AD" w:rsidRPr="00AE7130" w:rsidRDefault="00DC22AD" w:rsidP="00EB6E8C">
      <w:pPr>
        <w:pStyle w:val="Text"/>
      </w:pPr>
      <w:r>
        <w:t xml:space="preserve">While both robots are produced by Sphero, utilizing many identical control schemes, sensors, firmware and APIs </w:t>
      </w:r>
      <w:r>
        <w:fldChar w:fldCharType="begin"/>
      </w:r>
      <w:r w:rsidR="00AF3921">
        <w:instrText xml:space="preserve"> ADDIN ZOTERO_ITEM CSL_CITATION {"citationID":"mEYfeqgh","properties":{"formattedCitation":"[38], [39], [40]","plainCitation":"[38], [39], [40]","noteIndex":0},"citationItems":[{"id":188,"uris":["http://zotero.org/users/13882592/items/RF3MLDN4"],"itemData":{"id":188,"type":"webpage","language":"en-US","title":"Sphero BOLT","URL":"https://support.sphero.com/en-US/articles/bolt-72242","accessed":{"date-parts":[["2024",5,12]]}}},{"id":192,"uris":["http://zotero.org/users/13882592/items/FYIW3GTB"],"itemData":{"id":192,"type":"webpage","title":"Sphero Edu API — SpheroV2 0.12 documentation","URL":"https://spherov2.readthedocs.io/en/latest/sphero_edu.html","accessed":{"date-parts":[["2024",5,12]]}}},{"id":187,"uris":["http://zotero.org/users/13882592/items/P3VN6DEW"],"itemData":{"id":187,"type":"webpage","abstract":"Documentation","language":"en-GB","title":"Sphero Public SDK - Documentation","URL":"https://sdk.sphero.com/documentation","accessed":{"date-parts":[["2024",5,12]]}}}],"schema":"https://github.com/citation-style-language/schema/raw/master/csl-citation.json"} </w:instrText>
      </w:r>
      <w:r>
        <w:fldChar w:fldCharType="separate"/>
      </w:r>
      <w:r w:rsidR="000060C0" w:rsidRPr="000060C0">
        <w:t>[38], [39], [40]</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AF3921">
        <w:instrText xml:space="preserve"> ADDIN ZOTERO_ITEM CSL_CITATION {"citationID":"9MpVsB7d","properties":{"formattedCitation":"[42]","plainCitation":"[42]","noteIndex":0},"citationItems":[{"id":184,"uris":["http://zotero.org/users/13882592/items/6KZAJXNS"],"itemData":{"id":184,"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0060C0" w:rsidRPr="000060C0">
        <w:t>[42]</w:t>
      </w:r>
      <w:r w:rsidR="006A7954">
        <w:fldChar w:fldCharType="end"/>
      </w:r>
      <w:r w:rsidR="006A7954">
        <w:t xml:space="preserve">. In contrast to this the Sphero BOLT does not have any local operating system, and instead runs completely off the Raspberry Pi via Bluetooth, only being able to send data and receive commands from the RVR mounted Raspberry Pi. These challenges will dictate a wide variety of design choices made </w:t>
      </w:r>
      <w:proofErr w:type="gramStart"/>
      <w:r w:rsidR="006A7954">
        <w:t>in order to</w:t>
      </w:r>
      <w:proofErr w:type="gramEnd"/>
      <w:r w:rsidR="006A7954">
        <w:t xml:space="preserve"> successfully complete the research project such as overall system communications scheme (figure 3) as well as the final structures of emergent collective motion. </w:t>
      </w:r>
    </w:p>
    <w:p w14:paraId="441DE2B2" w14:textId="16E56DC4" w:rsidR="00AE7130" w:rsidRDefault="000B7155" w:rsidP="00AE7130">
      <w:pPr>
        <w:pStyle w:val="Heading2"/>
      </w:pPr>
      <w:bookmarkStart w:id="59" w:name="_Toc166623758"/>
      <w:r>
        <w:t>Sphero BOLT and RVR Communications</w:t>
      </w:r>
      <w:bookmarkEnd w:id="59"/>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1644D3F1" w14:textId="61CF1F3C" w:rsidR="00717304" w:rsidRDefault="00F42EB9" w:rsidP="00717304">
      <w:pPr>
        <w:pStyle w:val="Text"/>
        <w:numPr>
          <w:ilvl w:val="0"/>
          <w:numId w:val="21"/>
        </w:numPr>
        <w:spacing w:before="240" w:after="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AF3921">
        <w:instrText xml:space="preserve"> ADDIN ZOTERO_ITEM CSL_CITATION {"citationID":"u2e2fNdg","properties":{"formattedCitation":"[38], [39], [43]","plainCitation":"[38], [39], [43]","noteIndex":0},"citationItems":[{"id":188,"uris":["http://zotero.org/users/13882592/items/RF3MLDN4"],"itemData":{"id":188,"type":"webpage","language":"en-US","title":"Sphero BOLT","URL":"https://support.sphero.com/en-US/articles/bolt-72242","accessed":{"date-parts":[["2024",5,12]]}}},{"id":192,"uris":["http://zotero.org/users/13882592/items/FYIW3GTB"],"itemData":{"id":192,"type":"webpage","title":"Sphero Edu API — SpheroV2 0.12 documentation","URL":"https://spherov2.readthedocs.io/en/latest/sphero_edu.html","accessed":{"date-parts":[["2024",5,12]]}}},{"id":185,"uris":["http://zotero.org/users/13882592/items/TK2WGZYT"],"itemData":{"id":185,"type":"webpage","title":"bleak — bleak 0.22.1 documentation","URL":"https://bleak.readthedocs.io/en/latest/","accessed":{"date-parts":[["2024",5,13]]}}}],"schema":"https://github.com/citation-style-language/schema/raw/master/csl-citation.json"} </w:instrText>
      </w:r>
      <w:r w:rsidR="00CB5481">
        <w:fldChar w:fldCharType="separate"/>
      </w:r>
      <w:r w:rsidR="000060C0" w:rsidRPr="000060C0">
        <w:t>[38], [39], [43]</w:t>
      </w:r>
      <w:r w:rsidR="00CB5481">
        <w:fldChar w:fldCharType="end"/>
      </w:r>
      <w:r w:rsidR="00CB5481">
        <w:t>.</w:t>
      </w:r>
    </w:p>
    <w:p w14:paraId="1C6FBD88" w14:textId="2D3AE468" w:rsidR="00CB5481" w:rsidRPr="00F42EB9" w:rsidRDefault="00CB5481" w:rsidP="006377AE">
      <w:pPr>
        <w:pStyle w:val="Text"/>
        <w:numPr>
          <w:ilvl w:val="0"/>
          <w:numId w:val="21"/>
        </w:numPr>
        <w:spacing w:after="240"/>
      </w:pPr>
      <w:r>
        <w:rPr>
          <w:b/>
          <w:bCs/>
        </w:rPr>
        <w:lastRenderedPageBreak/>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rsidR="00AF3921">
        <w:instrText xml:space="preserve"> ADDIN ZOTERO_ITEM CSL_CITATION {"citationID":"2g4ZZCdP","properties":{"formattedCitation":"[38], [39]","plainCitation":"[38], [39]","noteIndex":0},"citationItems":[{"id":188,"uris":["http://zotero.org/users/13882592/items/RF3MLDN4"],"itemData":{"id":188,"type":"webpage","language":"en-US","title":"Sphero BOLT","URL":"https://support.sphero.com/en-US/articles/bolt-72242","accessed":{"date-parts":[["2024",5,12]]}}},{"id":192,"uris":["http://zotero.org/users/13882592/items/FYIW3GTB"],"itemData":{"id":192,"type":"webpage","title":"Sphero Edu API — SpheroV2 0.12 documentation","URL":"https://spherov2.readthedocs.io/en/latest/sphero_edu.html","accessed":{"date-parts":[["2024",5,12]]}}}],"schema":"https://github.com/citation-style-language/schema/raw/master/csl-citation.json"} </w:instrText>
      </w:r>
      <w:r>
        <w:fldChar w:fldCharType="separate"/>
      </w:r>
      <w:r w:rsidR="000060C0" w:rsidRPr="000060C0">
        <w:t>[38], [39]</w:t>
      </w:r>
      <w:r>
        <w:fldChar w:fldCharType="end"/>
      </w:r>
      <w:r>
        <w:t>.</w:t>
      </w:r>
    </w:p>
    <w:p w14:paraId="0D8BDEA9" w14:textId="581807DC" w:rsidR="00595F5A" w:rsidRDefault="00F42EB9" w:rsidP="00595F5A">
      <w:r>
        <w:t xml:space="preserve">Hence the conclusion was made that </w:t>
      </w:r>
      <w:proofErr w:type="gramStart"/>
      <w:r>
        <w:t>in order t</w:t>
      </w:r>
      <w:r w:rsidR="000B7155">
        <w:t>o</w:t>
      </w:r>
      <w:proofErr w:type="gramEnd"/>
      <w:r w:rsidR="000B7155">
        <w:t xml:space="preserve"> establish communications between the Sphero BOLT and RVR</w:t>
      </w:r>
      <w:r>
        <w:t>,</w:t>
      </w:r>
      <w:r w:rsidR="000B7155">
        <w:t xml:space="preserve"> </w:t>
      </w:r>
      <w:r w:rsidR="005963A0">
        <w:t>Bluetooth 4.0+</w:t>
      </w:r>
      <w:r>
        <w:t xml:space="preserve"> is required</w:t>
      </w:r>
      <w:r w:rsidR="005963A0">
        <w:t>, this was initially tested with the Raspberry Pi’s onboard Bluetooth device</w:t>
      </w:r>
      <w:r w:rsidR="00CB5481">
        <w:t xml:space="preserve">. Throughout the implementation of this it was found that the </w:t>
      </w:r>
      <w:proofErr w:type="spellStart"/>
      <w:r w:rsidR="00CB5481">
        <w:t>PyPI</w:t>
      </w:r>
      <w:proofErr w:type="spellEnd"/>
      <w:r w:rsidR="00CB5481">
        <w:t xml:space="preserve">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 xml:space="preserve">this was to </w:t>
      </w:r>
      <w:proofErr w:type="spellStart"/>
      <w:r w:rsidR="005963A0">
        <w:t>utilise</w:t>
      </w:r>
      <w:proofErr w:type="spellEnd"/>
      <w:r w:rsidR="005963A0">
        <w:t xml:space="preserve"> a Bluetooth USB dongle</w:t>
      </w:r>
      <w:r w:rsidR="00EB6E8C">
        <w:t xml:space="preserve"> </w:t>
      </w:r>
      <w:r w:rsidR="005963A0">
        <w:t>connected to the Raspberry Pi</w:t>
      </w:r>
      <w:r w:rsidR="00CB5481">
        <w:t xml:space="preserve">, where the onboard Bluetooth service; explicitly the </w:t>
      </w:r>
      <w:proofErr w:type="spellStart"/>
      <w:r w:rsidR="00CB5481">
        <w:t>hciuart</w:t>
      </w:r>
      <w:proofErr w:type="spellEnd"/>
      <w:r w:rsidR="00CB5481">
        <w:t xml:space="preserve">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Debian support while alleviating problems explicitly introduced through the use of Raspbian OS.</w:t>
      </w:r>
    </w:p>
    <w:p w14:paraId="69870EE1" w14:textId="6E292ED9" w:rsidR="00595F5A" w:rsidRPr="000B7155" w:rsidRDefault="00595F5A" w:rsidP="00595F5A">
      <w:r>
        <w:t xml:space="preserve">To perform a test of this functionality a group of two robots was used comprising of an RVR and BOLT, they both initialized themselves and proceeded to move into a  </w:t>
      </w:r>
    </w:p>
    <w:p w14:paraId="20761237" w14:textId="62EE9D59" w:rsidR="00480C10" w:rsidRDefault="00AE7130" w:rsidP="002B19FA">
      <w:pPr>
        <w:pStyle w:val="Heading2"/>
      </w:pPr>
      <w:bookmarkStart w:id="60" w:name="_Toc166453458"/>
      <w:bookmarkStart w:id="61" w:name="_Toc166623759"/>
      <w:r>
        <w:t>Swarming with Vi</w:t>
      </w:r>
      <w:r w:rsidR="00640A0B">
        <w:t>con</w:t>
      </w:r>
      <w:bookmarkEnd w:id="60"/>
      <w:bookmarkEnd w:id="61"/>
    </w:p>
    <w:p w14:paraId="219CFD92" w14:textId="73C91A7A" w:rsidR="00875F05" w:rsidRDefault="003D5853" w:rsidP="00F17274">
      <w:pPr>
        <w:pStyle w:val="Text"/>
      </w:pPr>
      <w:r>
        <w:t>The</w:t>
      </w:r>
      <w:r w:rsidR="00875F05">
        <w:t xml:space="preserve"> </w:t>
      </w:r>
      <w:r>
        <w:t xml:space="preserve">heterogeneous </w:t>
      </w:r>
      <w:proofErr w:type="spellStart"/>
      <w:r>
        <w:t>Boid</w:t>
      </w:r>
      <w:proofErr w:type="spellEnd"/>
      <w:r>
        <w:t xml:space="preserve"> swarm formation utilizing </w:t>
      </w:r>
      <w:r w:rsidR="002F492C">
        <w:t>V</w:t>
      </w:r>
      <w:r>
        <w:t>icon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w:t>
      </w:r>
      <w:proofErr w:type="gramStart"/>
      <w:r w:rsidR="001204C4">
        <w:t>all of</w:t>
      </w:r>
      <w:proofErr w:type="gramEnd"/>
      <w:r w:rsidR="001204C4">
        <w:t xml:space="preserve"> the BOLT</w:t>
      </w:r>
      <w:r w:rsidR="00875F05">
        <w:t>’</w:t>
      </w:r>
      <w:r w:rsidR="00595F5A">
        <w:t>s</w:t>
      </w:r>
      <w:r w:rsidR="001204C4">
        <w:t xml:space="preserve"> location data, movement commands as well as communications with other RVRs and BOLTs. To ascertain the BOLT and RVR’s true position within the local positioning system Vicon is used to determine where each robot is currently operating</w:t>
      </w:r>
      <w:r w:rsidR="00595F5A">
        <w:t>, pictured in figure 3 below is the system architecture diagram which shows the conceptualization of how the total code will work.</w:t>
      </w:r>
      <w:r w:rsidR="001204C4">
        <w:t xml:space="preserve"> </w:t>
      </w:r>
    </w:p>
    <w:p w14:paraId="16251DFF" w14:textId="698B5732" w:rsidR="00F17274" w:rsidRDefault="00F17274" w:rsidP="00875F05">
      <w:pPr>
        <w:pStyle w:val="Text"/>
        <w:jc w:val="center"/>
      </w:pPr>
      <w:r>
        <w:rPr>
          <w:noProof/>
        </w:rPr>
        <w:drawing>
          <wp:inline distT="0" distB="0" distL="0" distR="0" wp14:anchorId="0C394156" wp14:editId="0A1E82BE">
            <wp:extent cx="4765813" cy="2262520"/>
            <wp:effectExtent l="0" t="0" r="0" b="0"/>
            <wp:docPr id="1598007825"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07825" name="Picture 2" descr="A diagram of a company&#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71759" cy="2265343"/>
                    </a:xfrm>
                    <a:prstGeom prst="rect">
                      <a:avLst/>
                    </a:prstGeom>
                  </pic:spPr>
                </pic:pic>
              </a:graphicData>
            </a:graphic>
          </wp:inline>
        </w:drawing>
      </w:r>
    </w:p>
    <w:p w14:paraId="74981554" w14:textId="4FF11C80" w:rsidR="00652184" w:rsidRDefault="00875F05" w:rsidP="00875F05">
      <w:pPr>
        <w:pStyle w:val="Text"/>
        <w:ind w:firstLine="0"/>
      </w:pPr>
      <w:r>
        <w:rPr>
          <w:noProof/>
        </w:rPr>
        <w:pict w14:anchorId="16EE247E">
          <v:shapetype id="_x0000_t202" coordsize="21600,21600" o:spt="202" path="m,l,21600r21600,l21600,xe">
            <v:stroke joinstyle="miter"/>
            <v:path gradientshapeok="t" o:connecttype="rect"/>
          </v:shapetype>
          <v:shape id="_x0000_s1026" type="#_x0000_t202" style="position:absolute;left:0;text-align:left;margin-left:7.7pt;margin-top:3.05pt;width:407.25pt;height:9.2pt;z-index:251660288;mso-position-horizontal-relative:text;mso-position-vertical-relative:text" stroked="f">
            <v:textbox style="mso-next-textbox:#_x0000_s1026;mso-fit-shape-to-text:t" inset="0,0,0,0">
              <w:txbxContent>
                <w:p w14:paraId="48FAAA4C" w14:textId="0210A5A6" w:rsidR="00F17274" w:rsidRPr="00F402D3" w:rsidRDefault="00F17274" w:rsidP="00F17274">
                  <w:pPr>
                    <w:pStyle w:val="FigureLabel"/>
                    <w:ind w:left="2160"/>
                    <w:jc w:val="left"/>
                    <w:rPr>
                      <w:noProof/>
                      <w:sz w:val="20"/>
                      <w:szCs w:val="20"/>
                    </w:rPr>
                  </w:pPr>
                  <w:r>
                    <w:t xml:space="preserve">Figure 3: System Architecture Diagram    </w:t>
                  </w:r>
                </w:p>
              </w:txbxContent>
            </v:textbox>
            <w10:wrap type="topAndBottom"/>
          </v:shape>
        </w:pict>
      </w:r>
    </w:p>
    <w:p w14:paraId="16556BFA" w14:textId="23C4D208" w:rsidR="001204C4" w:rsidRDefault="001204C4" w:rsidP="005963A0">
      <w:pPr>
        <w:pStyle w:val="Text"/>
      </w:pPr>
      <w:r>
        <w:t>This data is then sent through a local network connection to the Vicon server which passes this through the ‘vicon_bridge.py’. This code initializes the Vicon data stream on the server</w:t>
      </w:r>
      <w:r w:rsidR="00A70F1A">
        <w:t xml:space="preserve">, accessing the Vicon server through the local network, this data is then passed as strings and transmitted through a single </w:t>
      </w:r>
      <w:proofErr w:type="spellStart"/>
      <w:r w:rsidR="00A70F1A">
        <w:t>pylsl</w:t>
      </w:r>
      <w:proofErr w:type="spellEnd"/>
      <w:r w:rsidR="00A70F1A">
        <w:t xml:space="preserve"> stream, this is done due to the restriction of </w:t>
      </w:r>
      <w:proofErr w:type="spellStart"/>
      <w:r w:rsidR="00A70F1A">
        <w:t>pylsl</w:t>
      </w:r>
      <w:proofErr w:type="spellEnd"/>
      <w:r w:rsidR="00A70F1A">
        <w:t xml:space="preserve"> streams requiring to be of one data type.</w:t>
      </w:r>
      <w:r>
        <w:t xml:space="preserve"> </w:t>
      </w:r>
      <w:r w:rsidR="00A70F1A">
        <w:t xml:space="preserve">This stream was transmitted </w:t>
      </w:r>
      <w:r>
        <w:t xml:space="preserve">through </w:t>
      </w:r>
      <w:r w:rsidR="00A70F1A">
        <w:t xml:space="preserve">a </w:t>
      </w:r>
      <w:r>
        <w:t>local network connection</w:t>
      </w:r>
      <w:r w:rsidR="008D11D8">
        <w:t xml:space="preserve"> </w:t>
      </w:r>
      <w:r w:rsidR="00A70F1A">
        <w:t xml:space="preserve">to </w:t>
      </w:r>
      <w:r>
        <w:t>the</w:t>
      </w:r>
      <w:r w:rsidR="00A70F1A">
        <w:t xml:space="preserve"> Raspberry Pi mounted on the RVR</w:t>
      </w:r>
      <w:r w:rsidR="00962DAB">
        <w:t>, which then converts strings back to the original data formats of float32 and string.</w:t>
      </w:r>
      <w:r>
        <w:t xml:space="preserve"> </w:t>
      </w:r>
      <w:r w:rsidR="00962DAB">
        <w:t xml:space="preserve">The </w:t>
      </w:r>
      <w:r>
        <w:t xml:space="preserve">data is transmitted using the following scheme: </w:t>
      </w:r>
    </w:p>
    <w:p w14:paraId="6FF45571" w14:textId="7FB8E62E" w:rsidR="001204C4" w:rsidRDefault="001204C4" w:rsidP="005963A0">
      <w:pPr>
        <w:pStyle w:val="Text"/>
      </w:pPr>
    </w:p>
    <w:tbl>
      <w:tblPr>
        <w:tblStyle w:val="TableGrid"/>
        <w:tblW w:w="4503" w:type="dxa"/>
        <w:jc w:val="center"/>
        <w:tblLayout w:type="fixed"/>
        <w:tblLook w:val="04A0" w:firstRow="1" w:lastRow="0" w:firstColumn="1" w:lastColumn="0" w:noHBand="0" w:noVBand="1"/>
      </w:tblPr>
      <w:tblGrid>
        <w:gridCol w:w="772"/>
        <w:gridCol w:w="1400"/>
        <w:gridCol w:w="1330"/>
        <w:gridCol w:w="1001"/>
      </w:tblGrid>
      <w:tr w:rsidR="001204C4" w14:paraId="05564835" w14:textId="77777777" w:rsidTr="00F17274">
        <w:trPr>
          <w:jc w:val="center"/>
        </w:trPr>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F17274">
        <w:trPr>
          <w:jc w:val="center"/>
        </w:trPr>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17408950" w14:textId="060A7458" w:rsidR="001204C4" w:rsidRDefault="00A70F1A" w:rsidP="00A70F1A">
      <w:pPr>
        <w:pStyle w:val="FigureLabel"/>
      </w:pPr>
      <w:r>
        <w:t>Table 1: Vicon Bridge Stream Data</w:t>
      </w:r>
    </w:p>
    <w:p w14:paraId="4655C572" w14:textId="77777777" w:rsidR="00962DAB" w:rsidRDefault="00962DAB" w:rsidP="00A70F1A">
      <w:pPr>
        <w:pStyle w:val="FigureLabel"/>
      </w:pPr>
    </w:p>
    <w:p w14:paraId="6BEF4025" w14:textId="6BB42F58" w:rsidR="006A7954" w:rsidRDefault="001204C4" w:rsidP="00595F5A">
      <w:pPr>
        <w:pStyle w:val="Text"/>
        <w:spacing w:after="240"/>
      </w:pPr>
      <w:r>
        <w:t xml:space="preserve">The Raspberry Pi’s run the script ‘rvr_swarm_controller.py’, this script initializes the RVR and BOLTs as </w:t>
      </w:r>
      <w:r>
        <w:rPr>
          <w:b/>
          <w:bCs/>
        </w:rPr>
        <w:t>Agent</w:t>
      </w:r>
      <w:r>
        <w:t xml:space="preserve"> objects, each Agent object</w:t>
      </w:r>
      <w:r w:rsidR="00962DAB">
        <w:t xml:space="preserve"> is used to represent a different member of the </w:t>
      </w:r>
      <w:proofErr w:type="spellStart"/>
      <w:r w:rsidR="00962DAB">
        <w:t>Boid</w:t>
      </w:r>
      <w:proofErr w:type="spellEnd"/>
      <w:r w:rsidR="00962DAB">
        <w:t xml:space="preserve"> swarm, with the ‘Boid.py’ and ‘Boids_Rules.py’ files providing a framework to instantiate each Agent object as a </w:t>
      </w:r>
      <w:proofErr w:type="spellStart"/>
      <w:r w:rsidR="00962DAB">
        <w:t>Boid</w:t>
      </w:r>
      <w:proofErr w:type="spellEnd"/>
      <w:r w:rsidR="00962DAB">
        <w:t xml:space="preserve"> swarm member. </w:t>
      </w:r>
      <w:r w:rsidR="00595F5A">
        <w:t xml:space="preserve">Each Agent object is </w:t>
      </w:r>
      <w:r>
        <w:t xml:space="preserve">then treated as a separate </w:t>
      </w:r>
      <w:proofErr w:type="spellStart"/>
      <w:r>
        <w:t>Boid</w:t>
      </w:r>
      <w:proofErr w:type="spellEnd"/>
      <w:r>
        <w:t xml:space="preserve"> swarm member, w</w:t>
      </w:r>
      <w:r w:rsidR="00263CC6">
        <w:t>ith the control loop taking its location:</w:t>
      </w:r>
    </w:p>
    <w:p w14:paraId="5E6E0A05" w14:textId="023781BB" w:rsidR="00263CC6" w:rsidRDefault="00263CC6" w:rsidP="00717304">
      <w:pPr>
        <w:pStyle w:val="Text"/>
        <w:numPr>
          <w:ilvl w:val="0"/>
          <w:numId w:val="21"/>
        </w:numPr>
        <w:spacing w:after="240"/>
      </w:pPr>
      <w:r>
        <w:rPr>
          <w:b/>
          <w:bCs/>
        </w:rPr>
        <w:lastRenderedPageBreak/>
        <w:t xml:space="preserve">if RVR location received: </w:t>
      </w:r>
      <w:r>
        <w:t xml:space="preserve">update RVR Agent object and calculate </w:t>
      </w:r>
      <w:proofErr w:type="spellStart"/>
      <w:r>
        <w:t>Boid</w:t>
      </w:r>
      <w:proofErr w:type="spellEnd"/>
      <w:r>
        <w:t xml:space="preserve"> vector, broadcast location to unique known </w:t>
      </w:r>
      <w:proofErr w:type="spellStart"/>
      <w:r>
        <w:t>Boid</w:t>
      </w:r>
      <w:proofErr w:type="spellEnd"/>
      <w:r>
        <w:t xml:space="preserve"> ID over local network.</w:t>
      </w:r>
    </w:p>
    <w:p w14:paraId="4071B67C" w14:textId="20C8B346" w:rsidR="00372A03" w:rsidRDefault="00263CC6" w:rsidP="006A7954">
      <w:pPr>
        <w:pStyle w:val="Text"/>
        <w:numPr>
          <w:ilvl w:val="0"/>
          <w:numId w:val="21"/>
        </w:numPr>
      </w:pPr>
      <w:r>
        <w:rPr>
          <w:b/>
          <w:bCs/>
        </w:rPr>
        <w:t xml:space="preserve">if BOLT location received: </w:t>
      </w:r>
      <w:r>
        <w:t xml:space="preserve">update BOLT Agent object and calculate </w:t>
      </w:r>
      <w:proofErr w:type="spellStart"/>
      <w:r>
        <w:t>Boid</w:t>
      </w:r>
      <w:proofErr w:type="spellEnd"/>
      <w:r>
        <w:t xml:space="preserve"> vector, broadcast location to unique known </w:t>
      </w:r>
      <w:proofErr w:type="spellStart"/>
      <w:r>
        <w:t>Boid</w:t>
      </w:r>
      <w:proofErr w:type="spellEnd"/>
      <w:r>
        <w:t xml:space="preserve"> ID over local network.</w:t>
      </w:r>
    </w:p>
    <w:p w14:paraId="1F31DCF2" w14:textId="42571E13" w:rsidR="00372A03" w:rsidRPr="00372A03" w:rsidRDefault="00372A03" w:rsidP="00452282">
      <w:pPr>
        <w:pStyle w:val="Text"/>
        <w:spacing w:before="240"/>
        <w:ind w:firstLine="0"/>
      </w:pPr>
      <w:r>
        <w:tab/>
        <w:t>This code takes plac</w:t>
      </w:r>
      <w:r w:rsidR="006A7954">
        <w:t>e</w:t>
      </w:r>
      <w:r>
        <w:t xml:space="preserve"> recursively and allows for each Raspberry Pi to calculate the correct </w:t>
      </w:r>
      <w:proofErr w:type="spellStart"/>
      <w:r>
        <w:t>Boid</w:t>
      </w:r>
      <w:proofErr w:type="spellEnd"/>
      <w:r>
        <w:t xml:space="preserve"> vector for each individual</w:t>
      </w:r>
      <w:r w:rsidR="00717304">
        <w:t xml:space="preserve"> agent</w:t>
      </w:r>
      <w:r>
        <w:t>, with each Agent method having specific BOLT and RVR code for either robot</w:t>
      </w:r>
      <w:r w:rsidR="00595F5A">
        <w:t xml:space="preserve">. </w:t>
      </w:r>
      <w:r>
        <w:t>This</w:t>
      </w:r>
      <w:r w:rsidR="006A7954">
        <w:t xml:space="preserve"> initial build of</w:t>
      </w:r>
      <w:r>
        <w:t xml:space="preserve"> code was run and </w:t>
      </w:r>
      <w:r w:rsidR="00595F5A">
        <w:t>did not entirely work. With errors arising from the adaptation of the RVR code to the BOLT command and control system. As the RVR utilizes the Python “</w:t>
      </w:r>
      <w:proofErr w:type="spellStart"/>
      <w:r w:rsidR="00595F5A">
        <w:t>asyncio</w:t>
      </w:r>
      <w:proofErr w:type="spellEnd"/>
      <w:r w:rsidR="00595F5A">
        <w:t>” library to send asynchronous instructions through UART while the BOLT’s use a simple observer based Bluetooth command library, the BOLT functionality of the Agent class ultimately was unsuccessful</w:t>
      </w:r>
      <w:proofErr w:type="gramStart"/>
      <w:r w:rsidR="00595F5A">
        <w:t xml:space="preserve">. </w:t>
      </w:r>
      <w:r>
        <w:t>:</w:t>
      </w:r>
      <w:proofErr w:type="gramEnd"/>
      <w:r>
        <w:t xml:space="preserve"> [insert the results here and perform some analysis] comment -&gt; results will show some swarming however will have required a maximum speed rule </w:t>
      </w:r>
    </w:p>
    <w:p w14:paraId="71B0E575" w14:textId="513FADF3" w:rsidR="005963A0" w:rsidRDefault="005963A0" w:rsidP="005963A0">
      <w:pPr>
        <w:pStyle w:val="Heading2"/>
      </w:pPr>
      <w:bookmarkStart w:id="62" w:name="_Toc166623760"/>
      <w:r>
        <w:t>Collective Motion in Simulation</w:t>
      </w:r>
      <w:bookmarkEnd w:id="62"/>
    </w:p>
    <w:p w14:paraId="7B89F1A2" w14:textId="5AA5C972" w:rsidR="00A91D19" w:rsidRDefault="00717304" w:rsidP="006377AE">
      <w:pPr>
        <w:pStyle w:val="Text"/>
      </w:pPr>
      <w:r>
        <w:t>To</w:t>
      </w:r>
      <w:r w:rsidR="00A91D19">
        <w:t xml:space="preserve"> understand the impacts of heterogeneity on swarming, simulations were run to identify possible challenges that may arise as well as to provide the </w:t>
      </w:r>
      <w:r>
        <w:t>groundwork</w:t>
      </w:r>
      <w:r w:rsidR="00A91D19">
        <w:t xml:space="preserve"> for the future implementation of emergent collective motion. This was implemented </w:t>
      </w:r>
      <w:r>
        <w:t>using</w:t>
      </w:r>
      <w:r w:rsidR="00A91D19">
        <w:t xml:space="preserve"> the </w:t>
      </w:r>
      <w:proofErr w:type="spellStart"/>
      <w:r w:rsidR="00A91D19">
        <w:t>CopelliaSim</w:t>
      </w:r>
      <w:proofErr w:type="spellEnd"/>
      <w:r w:rsidR="00A91D19">
        <w:t xml:space="preserve"> software, by implementing both species of robots as different scaled versions of the same robot. The simulations showed the following problems occurring: </w:t>
      </w:r>
    </w:p>
    <w:p w14:paraId="1F302C12" w14:textId="77777777" w:rsidR="006B34F7" w:rsidRDefault="006B34F7" w:rsidP="006B34F7">
      <w:pPr>
        <w:pStyle w:val="Text"/>
        <w:ind w:firstLine="0"/>
      </w:pPr>
    </w:p>
    <w:p w14:paraId="24D7D4D7" w14:textId="34757B2E" w:rsidR="00A91D19" w:rsidRPr="006B34F7" w:rsidRDefault="00A91D19" w:rsidP="00A91D19">
      <w:pPr>
        <w:pStyle w:val="Text"/>
        <w:numPr>
          <w:ilvl w:val="0"/>
          <w:numId w:val="27"/>
        </w:numPr>
        <w:rPr>
          <w:b/>
          <w:bCs/>
        </w:rPr>
      </w:pPr>
      <w:r w:rsidRPr="00A91D19">
        <w:rPr>
          <w:b/>
          <w:bCs/>
        </w:rPr>
        <w:t xml:space="preserve">Unexpected </w:t>
      </w:r>
      <w:r>
        <w:rPr>
          <w:b/>
          <w:bCs/>
        </w:rPr>
        <w:t>C</w:t>
      </w:r>
      <w:r w:rsidRPr="00A91D19">
        <w:rPr>
          <w:b/>
          <w:bCs/>
        </w:rPr>
        <w:t>ollisions</w:t>
      </w:r>
      <w:r>
        <w:rPr>
          <w:b/>
          <w:bCs/>
        </w:rPr>
        <w:t xml:space="preserve"> between Species: </w:t>
      </w:r>
      <w:r>
        <w:t xml:space="preserve">Agents within the simulation suffered from a series of unexpected collisions, which resulted in agents having their swarm interactions disrupted, this can be seen in the figure below (figure 4A): </w:t>
      </w:r>
    </w:p>
    <w:p w14:paraId="72685464" w14:textId="77777777" w:rsidR="006B34F7" w:rsidRPr="00A91D19" w:rsidRDefault="006B34F7" w:rsidP="006B34F7">
      <w:pPr>
        <w:pStyle w:val="Text"/>
        <w:ind w:left="288" w:firstLine="0"/>
        <w:rPr>
          <w:b/>
          <w:bCs/>
        </w:rPr>
      </w:pPr>
    </w:p>
    <w:p w14:paraId="1046AF22" w14:textId="3D8E306C" w:rsidR="00A91D19" w:rsidRPr="00A91D19" w:rsidRDefault="006B34F7" w:rsidP="006B34F7">
      <w:pPr>
        <w:pStyle w:val="Text"/>
        <w:jc w:val="center"/>
        <w:rPr>
          <w:b/>
          <w:bCs/>
        </w:rPr>
      </w:pPr>
      <w:r>
        <w:rPr>
          <w:b/>
          <w:bCs/>
          <w:noProof/>
        </w:rPr>
        <w:drawing>
          <wp:inline distT="0" distB="0" distL="0" distR="0" wp14:anchorId="14BD8263" wp14:editId="73C4D9EF">
            <wp:extent cx="3420000" cy="1492859"/>
            <wp:effectExtent l="0" t="0" r="0" b="0"/>
            <wp:docPr id="861644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4415"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309"/>
                    <a:stretch/>
                  </pic:blipFill>
                  <pic:spPr bwMode="auto">
                    <a:xfrm>
                      <a:off x="0" y="0"/>
                      <a:ext cx="3420000" cy="1492859"/>
                    </a:xfrm>
                    <a:prstGeom prst="rect">
                      <a:avLst/>
                    </a:prstGeom>
                    <a:noFill/>
                    <a:ln>
                      <a:noFill/>
                    </a:ln>
                    <a:extLst>
                      <a:ext uri="{53640926-AAD7-44D8-BBD7-CCE9431645EC}">
                        <a14:shadowObscured xmlns:a14="http://schemas.microsoft.com/office/drawing/2010/main"/>
                      </a:ext>
                    </a:extLst>
                  </pic:spPr>
                </pic:pic>
              </a:graphicData>
            </a:graphic>
          </wp:inline>
        </w:drawing>
      </w:r>
    </w:p>
    <w:p w14:paraId="5B507077" w14:textId="586839E6" w:rsidR="00A91D19" w:rsidRDefault="006B34F7" w:rsidP="006B34F7">
      <w:pPr>
        <w:pStyle w:val="FigureLabel"/>
      </w:pPr>
      <w:r>
        <w:t>Figure 4A: Simulation Unexpected Collisions</w:t>
      </w:r>
    </w:p>
    <w:p w14:paraId="1F58D87B" w14:textId="77777777" w:rsidR="006B34F7" w:rsidRPr="00A91D19" w:rsidRDefault="006B34F7" w:rsidP="006B34F7">
      <w:pPr>
        <w:pStyle w:val="FigureLabel"/>
      </w:pPr>
    </w:p>
    <w:p w14:paraId="45967260" w14:textId="24F4FEBA" w:rsidR="00A91D19" w:rsidRPr="006B34F7" w:rsidRDefault="006B34F7" w:rsidP="00A91D19">
      <w:pPr>
        <w:pStyle w:val="Text"/>
        <w:numPr>
          <w:ilvl w:val="0"/>
          <w:numId w:val="27"/>
        </w:numPr>
        <w:rPr>
          <w:b/>
          <w:bCs/>
        </w:rPr>
      </w:pPr>
      <w:r>
        <w:rPr>
          <w:b/>
          <w:bCs/>
        </w:rPr>
        <w:t>Swarm Divergence</w:t>
      </w:r>
      <w:r w:rsidR="00A91D19">
        <w:rPr>
          <w:b/>
          <w:bCs/>
        </w:rPr>
        <w:t>:</w:t>
      </w:r>
      <w:r w:rsidR="00A91D19">
        <w:t xml:space="preserve"> </w:t>
      </w:r>
      <w:r>
        <w:t xml:space="preserve">Swarm divergence occurred after initial convergence of the swarm, with agents becoming separated and moving out of the cohesion and alignment radii of their </w:t>
      </w:r>
      <w:proofErr w:type="spellStart"/>
      <w:r>
        <w:t>neighbours</w:t>
      </w:r>
      <w:proofErr w:type="spellEnd"/>
      <w:r>
        <w:t xml:space="preserve">. </w:t>
      </w:r>
      <w:r w:rsidR="00A91D19">
        <w:t>This can be observed within the figure below (figure 4B</w:t>
      </w:r>
      <w:proofErr w:type="gramStart"/>
      <w:r w:rsidR="00A91D19">
        <w:t>):</w:t>
      </w:r>
      <w:r w:rsidR="00BD4501">
        <w:t>g</w:t>
      </w:r>
      <w:proofErr w:type="gramEnd"/>
    </w:p>
    <w:p w14:paraId="1D35261C" w14:textId="77777777" w:rsidR="006B34F7" w:rsidRPr="006B34F7" w:rsidRDefault="006B34F7" w:rsidP="006B34F7">
      <w:pPr>
        <w:pStyle w:val="Text"/>
        <w:ind w:left="648" w:firstLine="0"/>
        <w:rPr>
          <w:b/>
          <w:bCs/>
        </w:rPr>
      </w:pPr>
    </w:p>
    <w:p w14:paraId="4B15EACE" w14:textId="77777777" w:rsidR="006B34F7" w:rsidRPr="00A91D19" w:rsidRDefault="006B34F7" w:rsidP="006B34F7">
      <w:pPr>
        <w:pStyle w:val="Text"/>
        <w:ind w:left="288" w:firstLine="0"/>
        <w:jc w:val="center"/>
        <w:rPr>
          <w:b/>
          <w:bCs/>
        </w:rPr>
      </w:pPr>
      <w:r>
        <w:rPr>
          <w:b/>
          <w:bCs/>
          <w:noProof/>
        </w:rPr>
        <w:drawing>
          <wp:inline distT="0" distB="0" distL="0" distR="0" wp14:anchorId="2DA303CA" wp14:editId="37587651">
            <wp:extent cx="3420000" cy="1351807"/>
            <wp:effectExtent l="0" t="0" r="0" b="0"/>
            <wp:docPr id="10856564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56411"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420000" cy="1351807"/>
                    </a:xfrm>
                    <a:prstGeom prst="rect">
                      <a:avLst/>
                    </a:prstGeom>
                    <a:noFill/>
                    <a:ln>
                      <a:noFill/>
                    </a:ln>
                  </pic:spPr>
                </pic:pic>
              </a:graphicData>
            </a:graphic>
          </wp:inline>
        </w:drawing>
      </w:r>
    </w:p>
    <w:p w14:paraId="22DDAF83" w14:textId="77777777" w:rsidR="006B34F7" w:rsidRPr="00A91D19" w:rsidRDefault="006B34F7" w:rsidP="006B34F7">
      <w:pPr>
        <w:pStyle w:val="FigureLabel"/>
        <w:ind w:left="648" w:firstLine="0"/>
      </w:pPr>
      <w:r>
        <w:t>Figure 4A: Simulation Unexpected Collisions</w:t>
      </w:r>
    </w:p>
    <w:p w14:paraId="4BDBD20C" w14:textId="77777777" w:rsidR="006B34F7" w:rsidRPr="00A91D19" w:rsidRDefault="006B34F7" w:rsidP="006B34F7">
      <w:pPr>
        <w:pStyle w:val="Text"/>
        <w:ind w:left="288" w:firstLine="0"/>
        <w:rPr>
          <w:b/>
          <w:bCs/>
        </w:rPr>
      </w:pPr>
    </w:p>
    <w:p w14:paraId="3D746659" w14:textId="07BA467D" w:rsidR="00A91D19" w:rsidRDefault="00A91D19" w:rsidP="006377AE">
      <w:pPr>
        <w:pStyle w:val="Text"/>
      </w:pPr>
      <w:r>
        <w:t>The findings from the simulations showed that the challenges that will</w:t>
      </w:r>
      <w:r w:rsidR="006B34F7">
        <w:t xml:space="preserve"> need to be overcome</w:t>
      </w:r>
      <w:r>
        <w:t xml:space="preserve"> </w:t>
      </w:r>
      <w:r w:rsidR="006B34F7">
        <w:t xml:space="preserve">within the research project during the implementation </w:t>
      </w:r>
      <w:r>
        <w:t>of the heterogeneous swarm</w:t>
      </w:r>
      <w:r w:rsidR="006B34F7">
        <w:t>, these are</w:t>
      </w:r>
      <w:r>
        <w:t>:</w:t>
      </w:r>
    </w:p>
    <w:p w14:paraId="6B35EB9F" w14:textId="77777777" w:rsidR="006B34F7" w:rsidRDefault="006B34F7" w:rsidP="006377AE">
      <w:pPr>
        <w:pStyle w:val="Text"/>
      </w:pPr>
    </w:p>
    <w:p w14:paraId="196F13E6" w14:textId="6628DB98" w:rsidR="00A91D19" w:rsidRDefault="00A91D19" w:rsidP="00A91D19">
      <w:pPr>
        <w:pStyle w:val="Text"/>
        <w:numPr>
          <w:ilvl w:val="0"/>
          <w:numId w:val="26"/>
        </w:numPr>
      </w:pPr>
      <w:r>
        <w:rPr>
          <w:b/>
          <w:bCs/>
        </w:rPr>
        <w:t>Velocity Scaling:</w:t>
      </w:r>
      <w:r>
        <w:t xml:space="preserve"> as the maximum velocity of the robots within the simulation were </w:t>
      </w:r>
      <w:r w:rsidR="006B34F7">
        <w:t xml:space="preserve">different, this resulted in agents requiring </w:t>
      </w:r>
      <w:proofErr w:type="gramStart"/>
      <w:r w:rsidR="006B34F7">
        <w:t>to move</w:t>
      </w:r>
      <w:proofErr w:type="gramEnd"/>
      <w:r w:rsidR="006B34F7">
        <w:t xml:space="preserve"> faster towards the swarm then their individual maximum velocity allowed, thus resulting in the separation</w:t>
      </w:r>
      <w:r w:rsidR="00717304">
        <w:t xml:space="preserve"> seen within the simulations.</w:t>
      </w:r>
    </w:p>
    <w:p w14:paraId="09F38FB9" w14:textId="7F1775C0" w:rsidR="00717304" w:rsidRDefault="00717304" w:rsidP="00A91D19">
      <w:pPr>
        <w:pStyle w:val="Text"/>
        <w:numPr>
          <w:ilvl w:val="0"/>
          <w:numId w:val="26"/>
        </w:numPr>
      </w:pPr>
      <w:proofErr w:type="spellStart"/>
      <w:r>
        <w:rPr>
          <w:b/>
          <w:bCs/>
        </w:rPr>
        <w:t>Boid</w:t>
      </w:r>
      <w:proofErr w:type="spellEnd"/>
      <w:r>
        <w:rPr>
          <w:b/>
          <w:bCs/>
        </w:rPr>
        <w:t xml:space="preserve"> Parameter Scaling:</w:t>
      </w:r>
      <w:r>
        <w:t xml:space="preserve"> as all agents within the simulation above used the same parameters, this resulted in issues with either species moving and reacting too quickly or too slowly; resulting in </w:t>
      </w:r>
      <w:r>
        <w:lastRenderedPageBreak/>
        <w:t xml:space="preserve">collisions and divergence. To overcome this challenge the </w:t>
      </w:r>
      <w:proofErr w:type="spellStart"/>
      <w:r>
        <w:t>Boid</w:t>
      </w:r>
      <w:proofErr w:type="spellEnd"/>
      <w:r>
        <w:t xml:space="preserve"> parameters will need to be scaled, so that the different species move differently </w:t>
      </w:r>
      <w:proofErr w:type="gramStart"/>
      <w:r>
        <w:t>with regard to</w:t>
      </w:r>
      <w:proofErr w:type="gramEnd"/>
      <w:r>
        <w:t xml:space="preserve"> their size and maximum and minimum velocities. </w:t>
      </w:r>
    </w:p>
    <w:p w14:paraId="065FC273" w14:textId="6988D723" w:rsidR="009647B7" w:rsidRDefault="009647B7" w:rsidP="009647B7">
      <w:pPr>
        <w:pStyle w:val="Heading1"/>
      </w:pPr>
      <w:bookmarkStart w:id="63" w:name="_Toc166453459"/>
      <w:bookmarkStart w:id="64" w:name="_Toc166623761"/>
      <w:r>
        <w:t>Future Work</w:t>
      </w:r>
      <w:bookmarkEnd w:id="63"/>
      <w:bookmarkEnd w:id="64"/>
    </w:p>
    <w:p w14:paraId="222202F4" w14:textId="23E3B18D" w:rsidR="006A7954" w:rsidRPr="006A7954" w:rsidRDefault="006377AE" w:rsidP="006A7954">
      <w:pPr>
        <w:pStyle w:val="Heading2"/>
        <w:numPr>
          <w:ilvl w:val="0"/>
          <w:numId w:val="25"/>
        </w:numPr>
      </w:pPr>
      <w:bookmarkStart w:id="65" w:name="_Toc166623762"/>
      <w:r>
        <w:t>Further</w:t>
      </w:r>
      <w:r w:rsidR="00A91D19">
        <w:t xml:space="preserve"> Development,</w:t>
      </w:r>
      <w:r>
        <w:t xml:space="preserve"> Testing and Validation</w:t>
      </w:r>
      <w:bookmarkEnd w:id="65"/>
    </w:p>
    <w:p w14:paraId="709E5CEC" w14:textId="09E565A7" w:rsidR="009647B7" w:rsidRDefault="000341D6" w:rsidP="006A7954">
      <w:pPr>
        <w:pStyle w:val="Heading2"/>
      </w:pPr>
      <w:bookmarkStart w:id="66" w:name="_Toc166623763"/>
      <w:r>
        <w:t>Implement Emergent Collective Motion</w:t>
      </w:r>
      <w:bookmarkEnd w:id="66"/>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bookmarkStart w:id="67" w:name="_Toc166623764"/>
      <w:r>
        <w:t xml:space="preserve">Extension: Asymmetric </w:t>
      </w:r>
      <w:proofErr w:type="spellStart"/>
      <w:r>
        <w:t>Behaviour</w:t>
      </w:r>
      <w:bookmarkEnd w:id="67"/>
      <w:proofErr w:type="spellEnd"/>
    </w:p>
    <w:p w14:paraId="0D828A67" w14:textId="1F09360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w:t>
      </w:r>
      <w:proofErr w:type="spellStart"/>
      <w:r>
        <w:t>Boid</w:t>
      </w:r>
      <w:proofErr w:type="spellEnd"/>
      <w:r>
        <w:t xml:space="preserve"> swarm will implement a rule within formations to place BOLTs in lead positions as ‘scouts’ in front of the RVR, due to the RVR having a slower top speed but being more capable in realms of communications and sensing due to the Raspberry Pi. </w:t>
      </w:r>
    </w:p>
    <w:p w14:paraId="55404591" w14:textId="0D258FD1" w:rsidR="00533184" w:rsidRPr="00EA39D2" w:rsidRDefault="00533184" w:rsidP="00EB6E8C">
      <w:pPr>
        <w:pStyle w:val="Heading1"/>
        <w:ind w:left="1440" w:hanging="1080"/>
      </w:pPr>
      <w:bookmarkStart w:id="68" w:name="_Toc166110457"/>
      <w:bookmarkStart w:id="69" w:name="_Toc166110596"/>
      <w:bookmarkStart w:id="70" w:name="_Toc166111368"/>
      <w:bookmarkStart w:id="71" w:name="_Toc166453460"/>
      <w:bookmarkStart w:id="72" w:name="_Toc166623766"/>
      <w:r w:rsidRPr="00EA39D2">
        <w:t>Conclusi</w:t>
      </w:r>
      <w:r w:rsidR="00480C10" w:rsidRPr="00EA39D2">
        <w:t>on</w:t>
      </w:r>
      <w:bookmarkEnd w:id="68"/>
      <w:bookmarkEnd w:id="69"/>
      <w:bookmarkEnd w:id="70"/>
      <w:bookmarkEnd w:id="71"/>
      <w:bookmarkEnd w:id="72"/>
    </w:p>
    <w:p w14:paraId="41CDCE9F" w14:textId="4DCDF980" w:rsidR="00B86B5F" w:rsidRPr="00C14084"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7ED0945E" w14:textId="011150FC" w:rsidR="006377AE" w:rsidRDefault="00B86B5F" w:rsidP="006377AE">
      <w:r w:rsidRPr="00EA39D2">
        <w:t>Value of research, including responding to th</w:t>
      </w:r>
      <w:r w:rsidR="00C14084">
        <w:t xml:space="preserve">e </w:t>
      </w:r>
      <w:r w:rsidRPr="00EA39D2">
        <w:t>gap in literatu</w:t>
      </w:r>
      <w:r w:rsidR="006377AE">
        <w:t>re</w:t>
      </w:r>
    </w:p>
    <w:p w14:paraId="529EFA49" w14:textId="4D3763A4" w:rsidR="00452282" w:rsidRPr="006377AE" w:rsidRDefault="006377AE" w:rsidP="006377AE">
      <w:r>
        <w:br w:type="page"/>
      </w:r>
      <w:bookmarkStart w:id="73" w:name="_Toc166110458"/>
      <w:bookmarkStart w:id="74" w:name="_Toc166110597"/>
      <w:bookmarkStart w:id="75" w:name="_Toc166111369"/>
      <w:bookmarkStart w:id="76" w:name="_Toc166453461"/>
    </w:p>
    <w:p w14:paraId="0CD286FC" w14:textId="3F69A300" w:rsidR="00FA23F6" w:rsidRPr="00EA39D2" w:rsidRDefault="009647B7" w:rsidP="009647B7">
      <w:pPr>
        <w:pStyle w:val="Heading1"/>
        <w:numPr>
          <w:ilvl w:val="0"/>
          <w:numId w:val="0"/>
        </w:numPr>
      </w:pPr>
      <w:bookmarkStart w:id="77" w:name="_Toc166623767"/>
      <w:r>
        <w:lastRenderedPageBreak/>
        <w:t>References</w:t>
      </w:r>
      <w:r w:rsidR="00FA23F6" w:rsidRPr="00EA39D2">
        <w:t>:</w:t>
      </w:r>
      <w:bookmarkEnd w:id="73"/>
      <w:bookmarkEnd w:id="74"/>
      <w:bookmarkEnd w:id="75"/>
      <w:bookmarkEnd w:id="76"/>
      <w:bookmarkEnd w:id="77"/>
    </w:p>
    <w:p w14:paraId="3DC5E80B" w14:textId="77777777" w:rsidR="00AF3921" w:rsidRPr="00AF3921" w:rsidRDefault="00372E51" w:rsidP="00AF3921">
      <w:pPr>
        <w:pStyle w:val="Bibliography"/>
      </w:pPr>
      <w:r>
        <w:fldChar w:fldCharType="begin"/>
      </w:r>
      <w:r>
        <w:instrText xml:space="preserve"> ADDIN ZOTERO_BIBL {"uncited":[],"omitted":[],"custom":[]} CSL_BIBLIOGRAPHY </w:instrText>
      </w:r>
      <w:r>
        <w:fldChar w:fldCharType="separate"/>
      </w:r>
      <w:r w:rsidR="00AF3921" w:rsidRPr="00AF3921">
        <w:t>[1]</w:t>
      </w:r>
      <w:r w:rsidR="00AF3921" w:rsidRPr="00AF3921">
        <w:tab/>
        <w:t xml:space="preserve">M. Brambilla, E. Ferrante, M. </w:t>
      </w:r>
      <w:proofErr w:type="spellStart"/>
      <w:r w:rsidR="00AF3921" w:rsidRPr="00AF3921">
        <w:t>Birattari</w:t>
      </w:r>
      <w:proofErr w:type="spellEnd"/>
      <w:r w:rsidR="00AF3921" w:rsidRPr="00AF3921">
        <w:t xml:space="preserve">, and M. Dorigo, “Swarm robotics: a review from the swarm engineering perspective,” </w:t>
      </w:r>
      <w:r w:rsidR="00AF3921" w:rsidRPr="00AF3921">
        <w:rPr>
          <w:i/>
          <w:iCs/>
        </w:rPr>
        <w:t xml:space="preserve">Swarm </w:t>
      </w:r>
      <w:proofErr w:type="spellStart"/>
      <w:r w:rsidR="00AF3921" w:rsidRPr="00AF3921">
        <w:rPr>
          <w:i/>
          <w:iCs/>
        </w:rPr>
        <w:t>Intell</w:t>
      </w:r>
      <w:proofErr w:type="spellEnd"/>
      <w:r w:rsidR="00AF3921" w:rsidRPr="00AF3921">
        <w:t xml:space="preserve">, vol. 7, no. 1, pp. 1–41, Mar. 2013, </w:t>
      </w:r>
      <w:proofErr w:type="spellStart"/>
      <w:r w:rsidR="00AF3921" w:rsidRPr="00AF3921">
        <w:t>doi</w:t>
      </w:r>
      <w:proofErr w:type="spellEnd"/>
      <w:r w:rsidR="00AF3921" w:rsidRPr="00AF3921">
        <w:t>: 10.1007/s11721-012-0075-2.</w:t>
      </w:r>
    </w:p>
    <w:p w14:paraId="6C63B6AD" w14:textId="77777777" w:rsidR="00AF3921" w:rsidRPr="00AF3921" w:rsidRDefault="00AF3921" w:rsidP="00AF3921">
      <w:pPr>
        <w:pStyle w:val="Bibliography"/>
      </w:pPr>
      <w:r w:rsidRPr="00AF3921">
        <w:t>[2]</w:t>
      </w:r>
      <w:r w:rsidRPr="00AF3921">
        <w:tab/>
        <w:t xml:space="preserve">C. W. Reynolds, “Flocks, herds and schools: A distributed behavioral model,” in </w:t>
      </w:r>
      <w:r w:rsidRPr="00AF3921">
        <w:rPr>
          <w:i/>
          <w:iCs/>
        </w:rPr>
        <w:t>Proceedings of the 14th annual conference on Computer graphics and interactive techniques</w:t>
      </w:r>
      <w:r w:rsidRPr="00AF3921">
        <w:t xml:space="preserve">, in SIGGRAPH ’87. New York, NY, USA: Association for Computing Machinery, Aug. 1987, pp. 25–34. </w:t>
      </w:r>
      <w:proofErr w:type="spellStart"/>
      <w:r w:rsidRPr="00AF3921">
        <w:t>doi</w:t>
      </w:r>
      <w:proofErr w:type="spellEnd"/>
      <w:r w:rsidRPr="00AF3921">
        <w:t>: 10.1145/37401.37406.</w:t>
      </w:r>
    </w:p>
    <w:p w14:paraId="4863EC08" w14:textId="77777777" w:rsidR="00AF3921" w:rsidRPr="00AF3921" w:rsidRDefault="00AF3921" w:rsidP="00AF3921">
      <w:pPr>
        <w:pStyle w:val="Bibliography"/>
      </w:pPr>
      <w:r w:rsidRPr="00AF3921">
        <w:t>[3]</w:t>
      </w:r>
      <w:r w:rsidRPr="00AF3921">
        <w:tab/>
        <w:t xml:space="preserve">A. E. Turgut, H. </w:t>
      </w:r>
      <w:proofErr w:type="spellStart"/>
      <w:r w:rsidRPr="00AF3921">
        <w:t>Çelikkanat</w:t>
      </w:r>
      <w:proofErr w:type="spellEnd"/>
      <w:r w:rsidRPr="00AF3921">
        <w:t xml:space="preserve">, F. Gökçe, and E. Şahin, “Self-organized flocking in mobile robot swarms,” </w:t>
      </w:r>
      <w:r w:rsidRPr="00AF3921">
        <w:rPr>
          <w:i/>
          <w:iCs/>
        </w:rPr>
        <w:t xml:space="preserve">Swarm </w:t>
      </w:r>
      <w:proofErr w:type="spellStart"/>
      <w:r w:rsidRPr="00AF3921">
        <w:rPr>
          <w:i/>
          <w:iCs/>
        </w:rPr>
        <w:t>Intell</w:t>
      </w:r>
      <w:proofErr w:type="spellEnd"/>
      <w:r w:rsidRPr="00AF3921">
        <w:t xml:space="preserve">, vol. 2, no. 2, pp. 97–120, Dec. 2008, </w:t>
      </w:r>
      <w:proofErr w:type="spellStart"/>
      <w:r w:rsidRPr="00AF3921">
        <w:t>doi</w:t>
      </w:r>
      <w:proofErr w:type="spellEnd"/>
      <w:r w:rsidRPr="00AF3921">
        <w:t>: 10.1007/s11721-008-0016-2.</w:t>
      </w:r>
    </w:p>
    <w:p w14:paraId="3C62B903" w14:textId="77777777" w:rsidR="00AF3921" w:rsidRPr="00AF3921" w:rsidRDefault="00AF3921" w:rsidP="00AF3921">
      <w:pPr>
        <w:pStyle w:val="Bibliography"/>
      </w:pPr>
      <w:r w:rsidRPr="00AF3921">
        <w:t>[4]</w:t>
      </w:r>
      <w:r w:rsidRPr="00AF3921">
        <w:tab/>
        <w:t xml:space="preserve">R. B. Walton, F. W. </w:t>
      </w:r>
      <w:proofErr w:type="spellStart"/>
      <w:r w:rsidRPr="00AF3921">
        <w:t>Ciarallo</w:t>
      </w:r>
      <w:proofErr w:type="spellEnd"/>
      <w:r w:rsidRPr="00AF3921">
        <w:t xml:space="preserve">, and L. E. Champagne, “A Unified Digital Twin Approach Incorporating Virtual, Physical, and Prescriptive Analytical Components to Support Adaptive Real-Time Decision-Making.” Rochester, NY, Jun. 28, 2023. </w:t>
      </w:r>
      <w:proofErr w:type="spellStart"/>
      <w:r w:rsidRPr="00AF3921">
        <w:t>doi</w:t>
      </w:r>
      <w:proofErr w:type="spellEnd"/>
      <w:r w:rsidRPr="00AF3921">
        <w:t>: 10.2139/ssrn.4494073.</w:t>
      </w:r>
    </w:p>
    <w:p w14:paraId="32607438" w14:textId="77777777" w:rsidR="00AF3921" w:rsidRPr="00AF3921" w:rsidRDefault="00AF3921" w:rsidP="00AF3921">
      <w:pPr>
        <w:pStyle w:val="Bibliography"/>
      </w:pPr>
      <w:r w:rsidRPr="00AF3921">
        <w:t>[5]</w:t>
      </w:r>
      <w:r w:rsidRPr="00AF3921">
        <w:tab/>
        <w:t xml:space="preserve">V. R. Nagarajan and P. Singh, “Obstacle Detection and Avoidance </w:t>
      </w:r>
      <w:proofErr w:type="gramStart"/>
      <w:r w:rsidRPr="00AF3921">
        <w:t>For</w:t>
      </w:r>
      <w:proofErr w:type="gramEnd"/>
      <w:r w:rsidRPr="00AF3921">
        <w:t xml:space="preserve"> Mobile Robots Using Monocular Vision,” in </w:t>
      </w:r>
      <w:r w:rsidRPr="00AF3921">
        <w:rPr>
          <w:i/>
          <w:iCs/>
        </w:rPr>
        <w:t>2021 8th International Conference on Smart Computing and Communications (ICSCC)</w:t>
      </w:r>
      <w:r w:rsidRPr="00AF3921">
        <w:t xml:space="preserve">, Jul. 2021, pp. 275–279. </w:t>
      </w:r>
      <w:proofErr w:type="spellStart"/>
      <w:r w:rsidRPr="00AF3921">
        <w:t>doi</w:t>
      </w:r>
      <w:proofErr w:type="spellEnd"/>
      <w:r w:rsidRPr="00AF3921">
        <w:t>: 10.1109/ICSCC51209.2021.9528162.</w:t>
      </w:r>
    </w:p>
    <w:p w14:paraId="395750CD" w14:textId="77777777" w:rsidR="00AF3921" w:rsidRPr="00AF3921" w:rsidRDefault="00AF3921" w:rsidP="00AF3921">
      <w:pPr>
        <w:pStyle w:val="Bibliography"/>
      </w:pPr>
      <w:r w:rsidRPr="00AF3921">
        <w:t>[6]</w:t>
      </w:r>
      <w:r w:rsidRPr="00AF3921">
        <w:tab/>
        <w:t>R. Singh, A. Gehlot, A. Thakur, V. A. Shaik, and P. Das, “A Review on Implementation of Robotic Assistance in Covid-19 Epidemics: A Possibility Check,” vol. 29, pp. 7883–7893, Jul. 2020.</w:t>
      </w:r>
    </w:p>
    <w:p w14:paraId="65C394BF" w14:textId="77777777" w:rsidR="00AF3921" w:rsidRPr="00AF3921" w:rsidRDefault="00AF3921" w:rsidP="00AF3921">
      <w:pPr>
        <w:pStyle w:val="Bibliography"/>
      </w:pPr>
      <w:r w:rsidRPr="00AF3921">
        <w:t>[7]</w:t>
      </w:r>
      <w:r w:rsidRPr="00AF3921">
        <w:tab/>
        <w:t>G. Dietz, J. King Chen, J. Beason, M. Tarrow, A. Hilliard, and R. B. Shapiro, “</w:t>
      </w:r>
      <w:proofErr w:type="spellStart"/>
      <w:r w:rsidRPr="00AF3921">
        <w:t>ARtonomous</w:t>
      </w:r>
      <w:proofErr w:type="spellEnd"/>
      <w:r w:rsidRPr="00AF3921">
        <w:t xml:space="preserve">: Introducing Middle School Students to Reinforcement Learning Through Virtual Robotics,” in </w:t>
      </w:r>
      <w:r w:rsidRPr="00AF3921">
        <w:rPr>
          <w:i/>
          <w:iCs/>
        </w:rPr>
        <w:t>Proceedings of the 21st Annual ACM Interaction Design and Children Conference</w:t>
      </w:r>
      <w:r w:rsidRPr="00AF3921">
        <w:t xml:space="preserve">, in IDC ’22. New York, NY, USA: Association for Computing Machinery, Jun. 2022, pp. 430–441. </w:t>
      </w:r>
      <w:proofErr w:type="spellStart"/>
      <w:r w:rsidRPr="00AF3921">
        <w:t>doi</w:t>
      </w:r>
      <w:proofErr w:type="spellEnd"/>
      <w:r w:rsidRPr="00AF3921">
        <w:t>: 10.1145/3501712.3529736.</w:t>
      </w:r>
    </w:p>
    <w:p w14:paraId="1B2E6025" w14:textId="77777777" w:rsidR="00AF3921" w:rsidRPr="00AF3921" w:rsidRDefault="00AF3921" w:rsidP="00AF3921">
      <w:pPr>
        <w:pStyle w:val="Bibliography"/>
      </w:pPr>
      <w:r w:rsidRPr="00AF3921">
        <w:t>[8]</w:t>
      </w:r>
      <w:r w:rsidRPr="00AF3921">
        <w:tab/>
        <w:t xml:space="preserve">F. </w:t>
      </w:r>
      <w:proofErr w:type="spellStart"/>
      <w:r w:rsidRPr="00AF3921">
        <w:t>Ducatelle</w:t>
      </w:r>
      <w:proofErr w:type="spellEnd"/>
      <w:r w:rsidRPr="00AF3921">
        <w:t xml:space="preserve">, G. A. Di Caro, and L. M. Gambardella, “Cooperative self-organization in a heterogeneous swarm robotic system,” in </w:t>
      </w:r>
      <w:r w:rsidRPr="00AF3921">
        <w:rPr>
          <w:i/>
          <w:iCs/>
        </w:rPr>
        <w:t>Proceedings of the 12th annual conference on Genetic and evolutionary computation</w:t>
      </w:r>
      <w:r w:rsidRPr="00AF3921">
        <w:t xml:space="preserve">, Portland Oregon USA: ACM, Jul. 2010, pp. 87–94. </w:t>
      </w:r>
      <w:proofErr w:type="spellStart"/>
      <w:r w:rsidRPr="00AF3921">
        <w:t>doi</w:t>
      </w:r>
      <w:proofErr w:type="spellEnd"/>
      <w:r w:rsidRPr="00AF3921">
        <w:t>: 10.1145/1830483.1830501.</w:t>
      </w:r>
    </w:p>
    <w:p w14:paraId="5D2B2F7A" w14:textId="77777777" w:rsidR="00AF3921" w:rsidRPr="00AF3921" w:rsidRDefault="00AF3921" w:rsidP="00AF3921">
      <w:pPr>
        <w:pStyle w:val="Bibliography"/>
      </w:pPr>
      <w:r w:rsidRPr="00AF3921">
        <w:t>[9]</w:t>
      </w:r>
      <w:r w:rsidRPr="00AF3921">
        <w:tab/>
        <w:t xml:space="preserve">T. Balch and R. C. Arkin, “Behavior-based formation control for multirobot teams,” </w:t>
      </w:r>
      <w:r w:rsidRPr="00AF3921">
        <w:rPr>
          <w:i/>
          <w:iCs/>
        </w:rPr>
        <w:t>IEEE Transactions on Robotics and Automation</w:t>
      </w:r>
      <w:r w:rsidRPr="00AF3921">
        <w:t xml:space="preserve">, vol. 14, no. 6, pp. 926–939, Dec. 1998, </w:t>
      </w:r>
      <w:proofErr w:type="spellStart"/>
      <w:r w:rsidRPr="00AF3921">
        <w:t>doi</w:t>
      </w:r>
      <w:proofErr w:type="spellEnd"/>
      <w:r w:rsidRPr="00AF3921">
        <w:t>: 10.1109/70.736776.</w:t>
      </w:r>
    </w:p>
    <w:p w14:paraId="5CC93276" w14:textId="77777777" w:rsidR="00AF3921" w:rsidRPr="00AF3921" w:rsidRDefault="00AF3921" w:rsidP="00AF3921">
      <w:pPr>
        <w:pStyle w:val="Bibliography"/>
      </w:pPr>
      <w:r w:rsidRPr="00AF3921">
        <w:t>[10]</w:t>
      </w:r>
      <w:r w:rsidRPr="00AF3921">
        <w:tab/>
        <w:t xml:space="preserve">S. Wan, J. Lu, and P. Fan, “Semi-centralized control for multi robot formation,” in </w:t>
      </w:r>
      <w:r w:rsidRPr="00AF3921">
        <w:rPr>
          <w:i/>
          <w:iCs/>
        </w:rPr>
        <w:t>2017 2nd International Conference on Robotics and Automation Engineering (ICRAE)</w:t>
      </w:r>
      <w:r w:rsidRPr="00AF3921">
        <w:t xml:space="preserve">, Dec. 2017, pp. 31–36. </w:t>
      </w:r>
      <w:proofErr w:type="spellStart"/>
      <w:r w:rsidRPr="00AF3921">
        <w:t>doi</w:t>
      </w:r>
      <w:proofErr w:type="spellEnd"/>
      <w:r w:rsidRPr="00AF3921">
        <w:t>: 10.1109/ICRAE.2017.8291348.</w:t>
      </w:r>
    </w:p>
    <w:p w14:paraId="2DA1BC39" w14:textId="77777777" w:rsidR="00AF3921" w:rsidRPr="00AF3921" w:rsidRDefault="00AF3921" w:rsidP="00AF3921">
      <w:pPr>
        <w:pStyle w:val="Bibliography"/>
      </w:pPr>
      <w:r w:rsidRPr="00AF3921">
        <w:t>[11]</w:t>
      </w:r>
      <w:r w:rsidRPr="00AF3921">
        <w:tab/>
        <w:t xml:space="preserve">T. Balch and M. </w:t>
      </w:r>
      <w:proofErr w:type="spellStart"/>
      <w:r w:rsidRPr="00AF3921">
        <w:t>Hybinette</w:t>
      </w:r>
      <w:proofErr w:type="spellEnd"/>
      <w:r w:rsidRPr="00AF3921">
        <w:t xml:space="preserve">, “Social potentials for scalable multi-robot formations,” in </w:t>
      </w:r>
      <w:r w:rsidRPr="00AF3921">
        <w:rPr>
          <w:i/>
          <w:iCs/>
        </w:rPr>
        <w:t>Proceedings 2000 ICRA. Millennium Conference. IEEE International Conference on Robotics and Automation. Symposia Proceedings (Cat. No.00CH37065)</w:t>
      </w:r>
      <w:r w:rsidRPr="00AF3921">
        <w:t xml:space="preserve">, Apr. 2000, pp. 73–80 vol.1. </w:t>
      </w:r>
      <w:proofErr w:type="spellStart"/>
      <w:r w:rsidRPr="00AF3921">
        <w:t>doi</w:t>
      </w:r>
      <w:proofErr w:type="spellEnd"/>
      <w:r w:rsidRPr="00AF3921">
        <w:t>: 10.1109/ROBOT.2000.844042.</w:t>
      </w:r>
    </w:p>
    <w:p w14:paraId="30BEAB01" w14:textId="77777777" w:rsidR="00AF3921" w:rsidRPr="00AF3921" w:rsidRDefault="00AF3921" w:rsidP="00AF3921">
      <w:pPr>
        <w:pStyle w:val="Bibliography"/>
      </w:pPr>
      <w:r w:rsidRPr="00AF3921">
        <w:t>[12]</w:t>
      </w:r>
      <w:r w:rsidRPr="00AF3921">
        <w:tab/>
        <w:t xml:space="preserve">L. Barnes, M. Fields, and K. Valavanis, “Unmanned ground vehicle swarm formation control using potential fields,” in </w:t>
      </w:r>
      <w:r w:rsidRPr="00AF3921">
        <w:rPr>
          <w:i/>
          <w:iCs/>
        </w:rPr>
        <w:t>2007 Mediterranean Conference on Control &amp; Automation</w:t>
      </w:r>
      <w:r w:rsidRPr="00AF3921">
        <w:t xml:space="preserve">, Jun. 2007, pp. 1–8. </w:t>
      </w:r>
      <w:proofErr w:type="spellStart"/>
      <w:r w:rsidRPr="00AF3921">
        <w:t>doi</w:t>
      </w:r>
      <w:proofErr w:type="spellEnd"/>
      <w:r w:rsidRPr="00AF3921">
        <w:t>: 10.1109/MED.2007.4433724.</w:t>
      </w:r>
    </w:p>
    <w:p w14:paraId="1DB3061B" w14:textId="77777777" w:rsidR="00AF3921" w:rsidRPr="00AF3921" w:rsidRDefault="00AF3921" w:rsidP="00AF3921">
      <w:pPr>
        <w:pStyle w:val="Bibliography"/>
      </w:pPr>
      <w:r w:rsidRPr="00AF3921">
        <w:t>[13]</w:t>
      </w:r>
      <w:r w:rsidRPr="00AF3921">
        <w:tab/>
        <w:t xml:space="preserve">D. Kengyel, H. Hamann, P. </w:t>
      </w:r>
      <w:proofErr w:type="spellStart"/>
      <w:r w:rsidRPr="00AF3921">
        <w:t>Zahadat</w:t>
      </w:r>
      <w:proofErr w:type="spellEnd"/>
      <w:r w:rsidRPr="00AF3921">
        <w:t xml:space="preserve">, G. </w:t>
      </w:r>
      <w:proofErr w:type="spellStart"/>
      <w:r w:rsidRPr="00AF3921">
        <w:t>Radspieler</w:t>
      </w:r>
      <w:proofErr w:type="spellEnd"/>
      <w:r w:rsidRPr="00AF3921">
        <w:t xml:space="preserve">, F. </w:t>
      </w:r>
      <w:proofErr w:type="spellStart"/>
      <w:r w:rsidRPr="00AF3921">
        <w:t>Wotawa</w:t>
      </w:r>
      <w:proofErr w:type="spellEnd"/>
      <w:r w:rsidRPr="00AF3921">
        <w:t xml:space="preserve">, and T. </w:t>
      </w:r>
      <w:proofErr w:type="spellStart"/>
      <w:r w:rsidRPr="00AF3921">
        <w:t>Schmickl</w:t>
      </w:r>
      <w:proofErr w:type="spellEnd"/>
      <w:r w:rsidRPr="00AF3921">
        <w:t xml:space="preserve">, “Potential of Heterogeneity in Collective Behaviors: A Case Study on Heterogeneous Swarms,” in </w:t>
      </w:r>
      <w:r w:rsidRPr="00AF3921">
        <w:rPr>
          <w:i/>
          <w:iCs/>
        </w:rPr>
        <w:t>PRIMA 2015: Principles and Practice of Multi-Agent Systems</w:t>
      </w:r>
      <w:r w:rsidRPr="00AF3921">
        <w:t xml:space="preserve">, Q. Chen, P. </w:t>
      </w:r>
      <w:proofErr w:type="spellStart"/>
      <w:r w:rsidRPr="00AF3921">
        <w:t>Torroni</w:t>
      </w:r>
      <w:proofErr w:type="spellEnd"/>
      <w:r w:rsidRPr="00AF3921">
        <w:t xml:space="preserve">, S. Villata, J. Hsu, and A. </w:t>
      </w:r>
      <w:proofErr w:type="spellStart"/>
      <w:r w:rsidRPr="00AF3921">
        <w:t>Omicini</w:t>
      </w:r>
      <w:proofErr w:type="spellEnd"/>
      <w:r w:rsidRPr="00AF3921">
        <w:t xml:space="preserve">, Eds., Cham: Springer International Publishing, 2015, pp. 201–217. </w:t>
      </w:r>
      <w:proofErr w:type="spellStart"/>
      <w:r w:rsidRPr="00AF3921">
        <w:t>doi</w:t>
      </w:r>
      <w:proofErr w:type="spellEnd"/>
      <w:r w:rsidRPr="00AF3921">
        <w:t>: 10.1007/978-3-319-25524-8_13.</w:t>
      </w:r>
    </w:p>
    <w:p w14:paraId="77FDEAE2" w14:textId="77777777" w:rsidR="00AF3921" w:rsidRPr="00AF3921" w:rsidRDefault="00AF3921" w:rsidP="00AF3921">
      <w:pPr>
        <w:pStyle w:val="Bibliography"/>
      </w:pPr>
      <w:r w:rsidRPr="00AF3921">
        <w:t>[14]</w:t>
      </w:r>
      <w:r w:rsidRPr="00AF3921">
        <w:tab/>
        <w:t>“Learning Decentralized Control Policies for Multi-Robot Formation | IEEE Conference Publication | IEEE Xplore.” Accessed: May 09, 2024. [Online]. Available: https://ieeexplore.ieee.org/document/8868898</w:t>
      </w:r>
    </w:p>
    <w:p w14:paraId="6328DF54" w14:textId="77777777" w:rsidR="00AF3921" w:rsidRPr="00AF3921" w:rsidRDefault="00AF3921" w:rsidP="00AF3921">
      <w:pPr>
        <w:pStyle w:val="Bibliography"/>
      </w:pPr>
      <w:r w:rsidRPr="00AF3921">
        <w:t>[15]</w:t>
      </w:r>
      <w:r w:rsidRPr="00AF3921">
        <w:tab/>
        <w:t xml:space="preserve">D. H. Stolfi and G. </w:t>
      </w:r>
      <w:proofErr w:type="spellStart"/>
      <w:r w:rsidRPr="00AF3921">
        <w:t>Danoy</w:t>
      </w:r>
      <w:proofErr w:type="spellEnd"/>
      <w:r w:rsidRPr="00AF3921">
        <w:t>, “</w:t>
      </w:r>
      <w:proofErr w:type="spellStart"/>
      <w:r w:rsidRPr="00AF3921">
        <w:t>Optimising</w:t>
      </w:r>
      <w:proofErr w:type="spellEnd"/>
      <w:r w:rsidRPr="00AF3921">
        <w:t xml:space="preserve"> autonomous robot swarm parameters for stable formation design,” in </w:t>
      </w:r>
      <w:r w:rsidRPr="00AF3921">
        <w:rPr>
          <w:i/>
          <w:iCs/>
        </w:rPr>
        <w:t>Proceedings of the Genetic and Evolutionary Computation Conference</w:t>
      </w:r>
      <w:r w:rsidRPr="00AF3921">
        <w:t xml:space="preserve">, in GECCO ’22. New York, NY, USA: Association for Computing Machinery, Jul. 2022, pp. 1281–1289. </w:t>
      </w:r>
      <w:proofErr w:type="spellStart"/>
      <w:r w:rsidRPr="00AF3921">
        <w:t>doi</w:t>
      </w:r>
      <w:proofErr w:type="spellEnd"/>
      <w:r w:rsidRPr="00AF3921">
        <w:t>: 10.1145/3512290.3528709.</w:t>
      </w:r>
    </w:p>
    <w:p w14:paraId="320C83D7" w14:textId="77777777" w:rsidR="00AF3921" w:rsidRPr="00AF3921" w:rsidRDefault="00AF3921" w:rsidP="00AF3921">
      <w:pPr>
        <w:pStyle w:val="Bibliography"/>
      </w:pPr>
      <w:r w:rsidRPr="00AF3921">
        <w:t>[16]</w:t>
      </w:r>
      <w:r w:rsidRPr="00AF3921">
        <w:tab/>
        <w:t xml:space="preserve">M. </w:t>
      </w:r>
      <w:proofErr w:type="spellStart"/>
      <w:r w:rsidRPr="00AF3921">
        <w:t>Hüttenrauch</w:t>
      </w:r>
      <w:proofErr w:type="spellEnd"/>
      <w:r w:rsidRPr="00AF3921">
        <w:t xml:space="preserve">, A. </w:t>
      </w:r>
      <w:proofErr w:type="spellStart"/>
      <w:r w:rsidRPr="00AF3921">
        <w:t>Šošić</w:t>
      </w:r>
      <w:proofErr w:type="spellEnd"/>
      <w:r w:rsidRPr="00AF3921">
        <w:t xml:space="preserve">, and G. Neumann, “Deep Reinforcement Learning for Swarm Systems,” </w:t>
      </w:r>
      <w:r w:rsidRPr="00AF3921">
        <w:rPr>
          <w:i/>
          <w:iCs/>
        </w:rPr>
        <w:t>Journal of Machine Learning Research</w:t>
      </w:r>
      <w:r w:rsidRPr="00AF3921">
        <w:t>, vol. 20, no. 54, pp. 1–31, 2019.</w:t>
      </w:r>
    </w:p>
    <w:p w14:paraId="252A9F48" w14:textId="77777777" w:rsidR="00AF3921" w:rsidRPr="00AF3921" w:rsidRDefault="00AF3921" w:rsidP="00AF3921">
      <w:pPr>
        <w:pStyle w:val="Bibliography"/>
      </w:pPr>
      <w:r w:rsidRPr="00AF3921">
        <w:t>[17]</w:t>
      </w:r>
      <w:r w:rsidRPr="00AF3921">
        <w:tab/>
        <w:t xml:space="preserve">M. B. </w:t>
      </w:r>
      <w:proofErr w:type="spellStart"/>
      <w:r w:rsidRPr="00AF3921">
        <w:t>Bezcioglu</w:t>
      </w:r>
      <w:proofErr w:type="spellEnd"/>
      <w:r w:rsidRPr="00AF3921">
        <w:t>, B. Lennox, and F. Arvin, “Self-</w:t>
      </w:r>
      <w:proofErr w:type="spellStart"/>
      <w:r w:rsidRPr="00AF3921">
        <w:t>Organised</w:t>
      </w:r>
      <w:proofErr w:type="spellEnd"/>
      <w:r w:rsidRPr="00AF3921">
        <w:t xml:space="preserve"> Swarm Flocking with Deep Reinforcement Learning,” in </w:t>
      </w:r>
      <w:r w:rsidRPr="00AF3921">
        <w:rPr>
          <w:i/>
          <w:iCs/>
        </w:rPr>
        <w:t>2021 7th International Conference on Automation, Robotics and Applications (ICARA)</w:t>
      </w:r>
      <w:r w:rsidRPr="00AF3921">
        <w:t xml:space="preserve">, Feb. 2021, pp. 226–230. </w:t>
      </w:r>
      <w:proofErr w:type="spellStart"/>
      <w:r w:rsidRPr="00AF3921">
        <w:t>doi</w:t>
      </w:r>
      <w:proofErr w:type="spellEnd"/>
      <w:r w:rsidRPr="00AF3921">
        <w:t>: 10.1109/ICARA51699.2021.9376509.</w:t>
      </w:r>
    </w:p>
    <w:p w14:paraId="6F2D4E44" w14:textId="77777777" w:rsidR="00AF3921" w:rsidRPr="00AF3921" w:rsidRDefault="00AF3921" w:rsidP="00AF3921">
      <w:pPr>
        <w:pStyle w:val="Bibliography"/>
      </w:pPr>
      <w:r w:rsidRPr="00AF3921">
        <w:t>[18]</w:t>
      </w:r>
      <w:r w:rsidRPr="00AF3921">
        <w:tab/>
        <w:t xml:space="preserve">M. </w:t>
      </w:r>
      <w:proofErr w:type="spellStart"/>
      <w:r w:rsidRPr="00AF3921">
        <w:t>Egerstedt</w:t>
      </w:r>
      <w:proofErr w:type="spellEnd"/>
      <w:r w:rsidRPr="00AF3921">
        <w:t xml:space="preserve"> and X. Hu, “Formation constrained multi-agent control,” </w:t>
      </w:r>
      <w:r w:rsidRPr="00AF3921">
        <w:rPr>
          <w:i/>
          <w:iCs/>
        </w:rPr>
        <w:t>IEEE Transactions on Robotics and Automation</w:t>
      </w:r>
      <w:r w:rsidRPr="00AF3921">
        <w:t xml:space="preserve">, vol. 17, no. 6, pp. 947–951, Dec. 2001, </w:t>
      </w:r>
      <w:proofErr w:type="spellStart"/>
      <w:r w:rsidRPr="00AF3921">
        <w:t>doi</w:t>
      </w:r>
      <w:proofErr w:type="spellEnd"/>
      <w:r w:rsidRPr="00AF3921">
        <w:t>: 10.1109/70.976029.</w:t>
      </w:r>
    </w:p>
    <w:p w14:paraId="382080FD" w14:textId="77777777" w:rsidR="00AF3921" w:rsidRPr="00AF3921" w:rsidRDefault="00AF3921" w:rsidP="00AF3921">
      <w:pPr>
        <w:pStyle w:val="Bibliography"/>
      </w:pPr>
      <w:r w:rsidRPr="00AF3921">
        <w:t>[19]</w:t>
      </w:r>
      <w:r w:rsidRPr="00AF3921">
        <w:tab/>
        <w:t xml:space="preserve">M. M. Khan, K. </w:t>
      </w:r>
      <w:proofErr w:type="spellStart"/>
      <w:r w:rsidRPr="00AF3921">
        <w:t>Kasmarik</w:t>
      </w:r>
      <w:proofErr w:type="spellEnd"/>
      <w:r w:rsidRPr="00AF3921">
        <w:t xml:space="preserve">, and M. Barlow, “Autonomous detection of collective behaviours in swarms,” </w:t>
      </w:r>
      <w:r w:rsidRPr="00AF3921">
        <w:rPr>
          <w:i/>
          <w:iCs/>
        </w:rPr>
        <w:t>Swarm and Evolutionary Computation</w:t>
      </w:r>
      <w:r w:rsidRPr="00AF3921">
        <w:t xml:space="preserve">, vol. 57, p. 100715, Sep. 2020, </w:t>
      </w:r>
      <w:proofErr w:type="spellStart"/>
      <w:r w:rsidRPr="00AF3921">
        <w:t>doi</w:t>
      </w:r>
      <w:proofErr w:type="spellEnd"/>
      <w:r w:rsidRPr="00AF3921">
        <w:t>: 10.1016/j.swevo.2020.100715.</w:t>
      </w:r>
    </w:p>
    <w:p w14:paraId="52012E2B" w14:textId="77777777" w:rsidR="00AF3921" w:rsidRPr="00AF3921" w:rsidRDefault="00AF3921" w:rsidP="00AF3921">
      <w:pPr>
        <w:pStyle w:val="Bibliography"/>
      </w:pPr>
      <w:r w:rsidRPr="00AF3921">
        <w:t>[20]</w:t>
      </w:r>
      <w:r w:rsidRPr="00AF3921">
        <w:tab/>
        <w:t xml:space="preserve">S. </w:t>
      </w:r>
      <w:proofErr w:type="spellStart"/>
      <w:r w:rsidRPr="00AF3921">
        <w:t>Abpeikar</w:t>
      </w:r>
      <w:proofErr w:type="spellEnd"/>
      <w:r w:rsidRPr="00AF3921">
        <w:t xml:space="preserve">, K. </w:t>
      </w:r>
      <w:proofErr w:type="spellStart"/>
      <w:r w:rsidRPr="00AF3921">
        <w:t>Kasmarik</w:t>
      </w:r>
      <w:proofErr w:type="spellEnd"/>
      <w:r w:rsidRPr="00AF3921">
        <w:t xml:space="preserve">, M. Garratt, R. </w:t>
      </w:r>
      <w:proofErr w:type="spellStart"/>
      <w:r w:rsidRPr="00AF3921">
        <w:t>Hunjet</w:t>
      </w:r>
      <w:proofErr w:type="spellEnd"/>
      <w:r w:rsidRPr="00AF3921">
        <w:t xml:space="preserve">, M. M. Khan, and H. Qiu, “Automatic collective motion tuning using actor-critic deep reinforcement learning,” </w:t>
      </w:r>
      <w:r w:rsidRPr="00AF3921">
        <w:rPr>
          <w:i/>
          <w:iCs/>
        </w:rPr>
        <w:t>Swarm and Evolutionary Computation</w:t>
      </w:r>
      <w:r w:rsidRPr="00AF3921">
        <w:t xml:space="preserve">, vol. 72, p. 101085, Jul. 2022, </w:t>
      </w:r>
      <w:proofErr w:type="spellStart"/>
      <w:r w:rsidRPr="00AF3921">
        <w:t>doi</w:t>
      </w:r>
      <w:proofErr w:type="spellEnd"/>
      <w:r w:rsidRPr="00AF3921">
        <w:t>: 10.1016/j.swevo.2022.101085.</w:t>
      </w:r>
    </w:p>
    <w:p w14:paraId="125513AC" w14:textId="77777777" w:rsidR="00AF3921" w:rsidRPr="00AF3921" w:rsidRDefault="00AF3921" w:rsidP="00AF3921">
      <w:pPr>
        <w:pStyle w:val="Bibliography"/>
      </w:pPr>
      <w:r w:rsidRPr="00AF3921">
        <w:t>[21]</w:t>
      </w:r>
      <w:r w:rsidRPr="00AF3921">
        <w:tab/>
        <w:t xml:space="preserve">G. Di Marzo </w:t>
      </w:r>
      <w:proofErr w:type="spellStart"/>
      <w:r w:rsidRPr="00AF3921">
        <w:t>Serugendo</w:t>
      </w:r>
      <w:proofErr w:type="spellEnd"/>
      <w:r w:rsidRPr="00AF3921">
        <w:t xml:space="preserve"> </w:t>
      </w:r>
      <w:r w:rsidRPr="00AF3921">
        <w:rPr>
          <w:i/>
          <w:iCs/>
        </w:rPr>
        <w:t>et al.</w:t>
      </w:r>
      <w:r w:rsidRPr="00AF3921">
        <w:t>, “Self-</w:t>
      </w:r>
      <w:proofErr w:type="spellStart"/>
      <w:r w:rsidRPr="00AF3921">
        <w:t>Organisation</w:t>
      </w:r>
      <w:proofErr w:type="spellEnd"/>
      <w:r w:rsidRPr="00AF3921">
        <w:t xml:space="preserve">: Paradigms and Applications,” in </w:t>
      </w:r>
      <w:r w:rsidRPr="00AF3921">
        <w:rPr>
          <w:i/>
          <w:iCs/>
        </w:rPr>
        <w:t>Engineering Self-</w:t>
      </w:r>
      <w:proofErr w:type="spellStart"/>
      <w:r w:rsidRPr="00AF3921">
        <w:rPr>
          <w:i/>
          <w:iCs/>
        </w:rPr>
        <w:t>Organising</w:t>
      </w:r>
      <w:proofErr w:type="spellEnd"/>
      <w:r w:rsidRPr="00AF3921">
        <w:rPr>
          <w:i/>
          <w:iCs/>
        </w:rPr>
        <w:t xml:space="preserve"> Systems</w:t>
      </w:r>
      <w:r w:rsidRPr="00AF3921">
        <w:t xml:space="preserve">, G. Di Marzo </w:t>
      </w:r>
      <w:proofErr w:type="spellStart"/>
      <w:r w:rsidRPr="00AF3921">
        <w:t>Serugendo</w:t>
      </w:r>
      <w:proofErr w:type="spellEnd"/>
      <w:r w:rsidRPr="00AF3921">
        <w:t xml:space="preserve">, A. Karageorgos, O. F. Rana, and F. </w:t>
      </w:r>
      <w:proofErr w:type="spellStart"/>
      <w:r w:rsidRPr="00AF3921">
        <w:t>Zambonelli</w:t>
      </w:r>
      <w:proofErr w:type="spellEnd"/>
      <w:r w:rsidRPr="00AF3921">
        <w:t xml:space="preserve">, Eds., Berlin, Heidelberg: Springer, 2004, pp. 1–19. </w:t>
      </w:r>
      <w:proofErr w:type="spellStart"/>
      <w:r w:rsidRPr="00AF3921">
        <w:t>doi</w:t>
      </w:r>
      <w:proofErr w:type="spellEnd"/>
      <w:r w:rsidRPr="00AF3921">
        <w:t>: 10.1007/978-3-540-24701-2_1.</w:t>
      </w:r>
    </w:p>
    <w:p w14:paraId="64E05E1C" w14:textId="77777777" w:rsidR="00AF3921" w:rsidRPr="00AF3921" w:rsidRDefault="00AF3921" w:rsidP="00AF3921">
      <w:pPr>
        <w:pStyle w:val="Bibliography"/>
      </w:pPr>
      <w:r w:rsidRPr="00AF3921">
        <w:lastRenderedPageBreak/>
        <w:t>[22]</w:t>
      </w:r>
      <w:r w:rsidRPr="00AF3921">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0E8753F5" w14:textId="77777777" w:rsidR="00AF3921" w:rsidRPr="00AF3921" w:rsidRDefault="00AF3921" w:rsidP="00AF3921">
      <w:pPr>
        <w:pStyle w:val="Bibliography"/>
      </w:pPr>
      <w:r w:rsidRPr="00AF3921">
        <w:t>[23]</w:t>
      </w:r>
      <w:r w:rsidRPr="00AF3921">
        <w:tab/>
        <w:t xml:space="preserve">Z. </w:t>
      </w:r>
      <w:proofErr w:type="spellStart"/>
      <w:r w:rsidRPr="00AF3921">
        <w:t>Xiaoning</w:t>
      </w:r>
      <w:proofErr w:type="spellEnd"/>
      <w:r w:rsidRPr="00AF3921">
        <w:t xml:space="preserve">, “Analysis of military application of UAV swarm technology,” in </w:t>
      </w:r>
      <w:r w:rsidRPr="00AF3921">
        <w:rPr>
          <w:i/>
          <w:iCs/>
        </w:rPr>
        <w:t>2020 3rd International Conference on Unmanned Systems (ICUS)</w:t>
      </w:r>
      <w:r w:rsidRPr="00AF3921">
        <w:t xml:space="preserve">, Nov. 2020, pp. 1200–1204. </w:t>
      </w:r>
      <w:proofErr w:type="spellStart"/>
      <w:r w:rsidRPr="00AF3921">
        <w:t>doi</w:t>
      </w:r>
      <w:proofErr w:type="spellEnd"/>
      <w:r w:rsidRPr="00AF3921">
        <w:t>: 10.1109/ICUS50048.2020.9274974.</w:t>
      </w:r>
    </w:p>
    <w:p w14:paraId="78AC942D" w14:textId="77777777" w:rsidR="00AF3921" w:rsidRPr="00AF3921" w:rsidRDefault="00AF3921" w:rsidP="00AF3921">
      <w:pPr>
        <w:pStyle w:val="Bibliography"/>
      </w:pPr>
      <w:r w:rsidRPr="00AF3921">
        <w:t>[24]</w:t>
      </w:r>
      <w:r w:rsidRPr="00AF3921">
        <w:tab/>
        <w:t xml:space="preserve">W. Du </w:t>
      </w:r>
      <w:r w:rsidRPr="00AF3921">
        <w:rPr>
          <w:i/>
          <w:iCs/>
        </w:rPr>
        <w:t>et al.</w:t>
      </w:r>
      <w:r w:rsidRPr="00AF3921">
        <w:t xml:space="preserve">, “Network-Based Heterogeneous Particle Swarm Optimization and Its Application in UAV Communication Coverage,” </w:t>
      </w:r>
      <w:r w:rsidRPr="00AF3921">
        <w:rPr>
          <w:i/>
          <w:iCs/>
        </w:rPr>
        <w:t>IEEE Transactions on Emerging Topics in Computational Intelligence</w:t>
      </w:r>
      <w:r w:rsidRPr="00AF3921">
        <w:t xml:space="preserve">, vol. 4, no. 3, pp. 312–323, Jun. 2020, </w:t>
      </w:r>
      <w:proofErr w:type="spellStart"/>
      <w:r w:rsidRPr="00AF3921">
        <w:t>doi</w:t>
      </w:r>
      <w:proofErr w:type="spellEnd"/>
      <w:r w:rsidRPr="00AF3921">
        <w:t>: 10.1109/TETCI.2019.2899604.</w:t>
      </w:r>
    </w:p>
    <w:p w14:paraId="0FBD68B4" w14:textId="77777777" w:rsidR="00AF3921" w:rsidRPr="00AF3921" w:rsidRDefault="00AF3921" w:rsidP="00AF3921">
      <w:pPr>
        <w:pStyle w:val="Bibliography"/>
      </w:pPr>
      <w:r w:rsidRPr="00AF3921">
        <w:t>[25]</w:t>
      </w:r>
      <w:r w:rsidRPr="00AF3921">
        <w:tab/>
        <w:t xml:space="preserve">A. </w:t>
      </w:r>
      <w:proofErr w:type="spellStart"/>
      <w:r w:rsidRPr="00AF3921">
        <w:t>Liekna</w:t>
      </w:r>
      <w:proofErr w:type="spellEnd"/>
      <w:r w:rsidRPr="00AF3921">
        <w:t xml:space="preserve"> and J. </w:t>
      </w:r>
      <w:proofErr w:type="spellStart"/>
      <w:r w:rsidRPr="00AF3921">
        <w:t>Grundspenkis</w:t>
      </w:r>
      <w:proofErr w:type="spellEnd"/>
      <w:r w:rsidRPr="00AF3921">
        <w:t xml:space="preserve">, “TOWARDS PRACTICAL APPLICATION OF SWARM ROBOTICS: OVERVIEW OF SWARM TASKS,” </w:t>
      </w:r>
      <w:r w:rsidRPr="00AF3921">
        <w:rPr>
          <w:i/>
          <w:iCs/>
        </w:rPr>
        <w:t>ENGINEERING FOR RURAL DEVELOPMENT</w:t>
      </w:r>
      <w:r w:rsidRPr="00AF3921">
        <w:t>.</w:t>
      </w:r>
    </w:p>
    <w:p w14:paraId="706679A9" w14:textId="77777777" w:rsidR="00AF3921" w:rsidRPr="00AF3921" w:rsidRDefault="00AF3921" w:rsidP="00AF3921">
      <w:pPr>
        <w:pStyle w:val="Bibliography"/>
      </w:pPr>
      <w:r w:rsidRPr="00AF3921">
        <w:t>[26]</w:t>
      </w:r>
      <w:r w:rsidRPr="00AF3921">
        <w:tab/>
        <w:t xml:space="preserve">M. Schranz, M. </w:t>
      </w:r>
      <w:proofErr w:type="spellStart"/>
      <w:r w:rsidRPr="00AF3921">
        <w:t>Umlauft</w:t>
      </w:r>
      <w:proofErr w:type="spellEnd"/>
      <w:r w:rsidRPr="00AF3921">
        <w:t xml:space="preserve">, M. Sende, and W. </w:t>
      </w:r>
      <w:proofErr w:type="spellStart"/>
      <w:r w:rsidRPr="00AF3921">
        <w:t>Elmenreich</w:t>
      </w:r>
      <w:proofErr w:type="spellEnd"/>
      <w:r w:rsidRPr="00AF3921">
        <w:t xml:space="preserve">, “Swarm Robotic Behaviors and Current Applications,” </w:t>
      </w:r>
      <w:r w:rsidRPr="00AF3921">
        <w:rPr>
          <w:i/>
          <w:iCs/>
        </w:rPr>
        <w:t>Front. Robot. AI</w:t>
      </w:r>
      <w:r w:rsidRPr="00AF3921">
        <w:t xml:space="preserve">, vol. 7, Apr. 2020, </w:t>
      </w:r>
      <w:proofErr w:type="spellStart"/>
      <w:r w:rsidRPr="00AF3921">
        <w:t>doi</w:t>
      </w:r>
      <w:proofErr w:type="spellEnd"/>
      <w:r w:rsidRPr="00AF3921">
        <w:t>: 10.3389/frobt.2020.00036.</w:t>
      </w:r>
    </w:p>
    <w:p w14:paraId="2656320C" w14:textId="77777777" w:rsidR="00AF3921" w:rsidRPr="00AF3921" w:rsidRDefault="00AF3921" w:rsidP="00AF3921">
      <w:pPr>
        <w:pStyle w:val="Bibliography"/>
      </w:pPr>
      <w:r w:rsidRPr="00AF3921">
        <w:t>[27]</w:t>
      </w:r>
      <w:r w:rsidRPr="00AF3921">
        <w:tab/>
        <w:t xml:space="preserve">E. Şahin, “Swarm Robotics: From Sources of Inspiration to Domains of Application,” in </w:t>
      </w:r>
      <w:r w:rsidRPr="00AF3921">
        <w:rPr>
          <w:i/>
          <w:iCs/>
        </w:rPr>
        <w:t>Swarm Robotics</w:t>
      </w:r>
      <w:r w:rsidRPr="00AF3921">
        <w:t xml:space="preserve">, E. Şahin and W. M. Spears, Eds., Berlin, Heidelberg: Springer, 2005, pp. 10–20. </w:t>
      </w:r>
      <w:proofErr w:type="spellStart"/>
      <w:r w:rsidRPr="00AF3921">
        <w:t>doi</w:t>
      </w:r>
      <w:proofErr w:type="spellEnd"/>
      <w:r w:rsidRPr="00AF3921">
        <w:t>: 10.1007/978-3-540-30552-1_2.</w:t>
      </w:r>
    </w:p>
    <w:p w14:paraId="53CAAE54" w14:textId="77777777" w:rsidR="00AF3921" w:rsidRPr="00AF3921" w:rsidRDefault="00AF3921" w:rsidP="00AF3921">
      <w:pPr>
        <w:pStyle w:val="Bibliography"/>
      </w:pPr>
      <w:r w:rsidRPr="00AF3921">
        <w:t>[28]</w:t>
      </w:r>
      <w:r w:rsidRPr="00AF3921">
        <w:tab/>
        <w:t xml:space="preserve">R. Sawant, C. Singh, A. Shaikh, A. Aggarwal, P. Shahane, and H. R, “Mine Detection using a Swarm of Robots,” in </w:t>
      </w:r>
      <w:r w:rsidRPr="00AF3921">
        <w:rPr>
          <w:i/>
          <w:iCs/>
        </w:rPr>
        <w:t>2022 International Conference on Advances in Computing, Communication and Applied Informatics (ACCAI)</w:t>
      </w:r>
      <w:r w:rsidRPr="00AF3921">
        <w:t xml:space="preserve">, Chennai, India: IEEE, Jan. 2022, pp. 1–9. </w:t>
      </w:r>
      <w:proofErr w:type="spellStart"/>
      <w:r w:rsidRPr="00AF3921">
        <w:t>doi</w:t>
      </w:r>
      <w:proofErr w:type="spellEnd"/>
      <w:r w:rsidRPr="00AF3921">
        <w:t>: 10.1109/ACCAI53970.2022.9752481.</w:t>
      </w:r>
    </w:p>
    <w:p w14:paraId="218EC0A8" w14:textId="77777777" w:rsidR="00AF3921" w:rsidRPr="00AF3921" w:rsidRDefault="00AF3921" w:rsidP="00AF3921">
      <w:pPr>
        <w:pStyle w:val="Bibliography"/>
      </w:pPr>
      <w:r w:rsidRPr="00AF3921">
        <w:t>[29]</w:t>
      </w:r>
      <w:r w:rsidRPr="00AF3921">
        <w:tab/>
        <w:t xml:space="preserve">M. Dorigo, G. </w:t>
      </w:r>
      <w:proofErr w:type="spellStart"/>
      <w:r w:rsidRPr="00AF3921">
        <w:t>Theraulaz</w:t>
      </w:r>
      <w:proofErr w:type="spellEnd"/>
      <w:r w:rsidRPr="00AF3921">
        <w:t xml:space="preserve">, and V. </w:t>
      </w:r>
      <w:proofErr w:type="spellStart"/>
      <w:r w:rsidRPr="00AF3921">
        <w:t>Trianni</w:t>
      </w:r>
      <w:proofErr w:type="spellEnd"/>
      <w:r w:rsidRPr="00AF3921">
        <w:t xml:space="preserve">, “Reflections on the future of swarm robotics,” </w:t>
      </w:r>
      <w:r w:rsidRPr="00AF3921">
        <w:rPr>
          <w:i/>
          <w:iCs/>
        </w:rPr>
        <w:t>Science Robotics</w:t>
      </w:r>
      <w:r w:rsidRPr="00AF3921">
        <w:t xml:space="preserve">, vol. 5, no. 49, p. eabe4385, Dec. 2020, </w:t>
      </w:r>
      <w:proofErr w:type="spellStart"/>
      <w:r w:rsidRPr="00AF3921">
        <w:t>doi</w:t>
      </w:r>
      <w:proofErr w:type="spellEnd"/>
      <w:r w:rsidRPr="00AF3921">
        <w:t>: 10.1126/</w:t>
      </w:r>
      <w:proofErr w:type="gramStart"/>
      <w:r w:rsidRPr="00AF3921">
        <w:t>scirobotics.abe</w:t>
      </w:r>
      <w:proofErr w:type="gramEnd"/>
      <w:r w:rsidRPr="00AF3921">
        <w:t>4385.</w:t>
      </w:r>
    </w:p>
    <w:p w14:paraId="7C81B555" w14:textId="77777777" w:rsidR="00AF3921" w:rsidRPr="00AF3921" w:rsidRDefault="00AF3921" w:rsidP="00AF3921">
      <w:pPr>
        <w:pStyle w:val="Bibliography"/>
      </w:pPr>
      <w:r w:rsidRPr="00AF3921">
        <w:t>[30]</w:t>
      </w:r>
      <w:r w:rsidRPr="00AF3921">
        <w:tab/>
        <w:t xml:space="preserve">M. Dorigo </w:t>
      </w:r>
      <w:r w:rsidRPr="00AF3921">
        <w:rPr>
          <w:i/>
          <w:iCs/>
        </w:rPr>
        <w:t>et al.</w:t>
      </w:r>
      <w:r w:rsidRPr="00AF3921">
        <w:t>, “</w:t>
      </w:r>
      <w:proofErr w:type="spellStart"/>
      <w:r w:rsidRPr="00AF3921">
        <w:t>Swarmanoid</w:t>
      </w:r>
      <w:proofErr w:type="spellEnd"/>
      <w:r w:rsidRPr="00AF3921">
        <w:t xml:space="preserve">: A Novel Concept for the Study of Heterogeneous Robotic Swarms,” </w:t>
      </w:r>
      <w:r w:rsidRPr="00AF3921">
        <w:rPr>
          <w:i/>
          <w:iCs/>
        </w:rPr>
        <w:t>IEEE Robotics &amp; Automation Magazine</w:t>
      </w:r>
      <w:r w:rsidRPr="00AF3921">
        <w:t xml:space="preserve">, vol. 20, no. 4, pp. 60–71, Dec. 2013, </w:t>
      </w:r>
      <w:proofErr w:type="spellStart"/>
      <w:r w:rsidRPr="00AF3921">
        <w:t>doi</w:t>
      </w:r>
      <w:proofErr w:type="spellEnd"/>
      <w:r w:rsidRPr="00AF3921">
        <w:t>: 10.1109/MRA.2013.2252996.</w:t>
      </w:r>
    </w:p>
    <w:p w14:paraId="171688F3" w14:textId="77777777" w:rsidR="00AF3921" w:rsidRPr="00AF3921" w:rsidRDefault="00AF3921" w:rsidP="00AF3921">
      <w:pPr>
        <w:pStyle w:val="Bibliography"/>
      </w:pPr>
      <w:r w:rsidRPr="00AF3921">
        <w:t>[31]</w:t>
      </w:r>
      <w:r w:rsidRPr="00AF3921">
        <w:tab/>
        <w:t xml:space="preserve">F.-J. Mañas-Álvarez, M. </w:t>
      </w:r>
      <w:proofErr w:type="spellStart"/>
      <w:r w:rsidRPr="00AF3921">
        <w:t>Guinaldo</w:t>
      </w:r>
      <w:proofErr w:type="spellEnd"/>
      <w:r w:rsidRPr="00AF3921">
        <w:t xml:space="preserve">, R. </w:t>
      </w:r>
      <w:proofErr w:type="spellStart"/>
      <w:r w:rsidRPr="00AF3921">
        <w:t>Dormido</w:t>
      </w:r>
      <w:proofErr w:type="spellEnd"/>
      <w:r w:rsidRPr="00AF3921">
        <w:t xml:space="preserve">, R. Socas, and S. </w:t>
      </w:r>
      <w:proofErr w:type="spellStart"/>
      <w:r w:rsidRPr="00AF3921">
        <w:t>Dormido</w:t>
      </w:r>
      <w:proofErr w:type="spellEnd"/>
      <w:r w:rsidRPr="00AF3921">
        <w:t xml:space="preserve">, “Formation by Consensus in Heterogeneous Robotic Swarms with Twins-in-the-Loop,” in </w:t>
      </w:r>
      <w:r w:rsidRPr="00AF3921">
        <w:rPr>
          <w:i/>
          <w:iCs/>
        </w:rPr>
        <w:t>ROBOT2022: Fifth Iberian Robotics Conference</w:t>
      </w:r>
      <w:r w:rsidRPr="00AF3921">
        <w:t xml:space="preserve">, D. </w:t>
      </w:r>
      <w:proofErr w:type="spellStart"/>
      <w:r w:rsidRPr="00AF3921">
        <w:t>Tardioli</w:t>
      </w:r>
      <w:proofErr w:type="spellEnd"/>
      <w:r w:rsidRPr="00AF3921">
        <w:t xml:space="preserve">, V. </w:t>
      </w:r>
      <w:proofErr w:type="spellStart"/>
      <w:r w:rsidRPr="00AF3921">
        <w:t>Matellán</w:t>
      </w:r>
      <w:proofErr w:type="spellEnd"/>
      <w:r w:rsidRPr="00AF3921">
        <w:t xml:space="preserve">, G. Heredia, M. F. Silva, and L. Marques, Eds., Cham: Springer International Publishing, 2023, pp. 435–447. </w:t>
      </w:r>
      <w:proofErr w:type="spellStart"/>
      <w:r w:rsidRPr="00AF3921">
        <w:t>doi</w:t>
      </w:r>
      <w:proofErr w:type="spellEnd"/>
      <w:r w:rsidRPr="00AF3921">
        <w:t>: 10.1007/978-3-031-21065-5_36.</w:t>
      </w:r>
    </w:p>
    <w:p w14:paraId="56908A8C" w14:textId="77777777" w:rsidR="00AF3921" w:rsidRPr="00AF3921" w:rsidRDefault="00AF3921" w:rsidP="00AF3921">
      <w:pPr>
        <w:pStyle w:val="Bibliography"/>
      </w:pPr>
      <w:r w:rsidRPr="00AF3921">
        <w:t>[32]</w:t>
      </w:r>
      <w:r w:rsidRPr="00AF3921">
        <w:tab/>
        <w:t xml:space="preserve">M. Nakamura, “Dynamic patterns formed by heterogeneous </w:t>
      </w:r>
      <w:proofErr w:type="spellStart"/>
      <w:r w:rsidRPr="00AF3921">
        <w:t>boid</w:t>
      </w:r>
      <w:proofErr w:type="spellEnd"/>
      <w:r w:rsidRPr="00AF3921">
        <w:t xml:space="preserve"> model composed of agent groups moving reversely,” </w:t>
      </w:r>
      <w:proofErr w:type="spellStart"/>
      <w:r w:rsidRPr="00AF3921">
        <w:rPr>
          <w:i/>
          <w:iCs/>
        </w:rPr>
        <w:t>Artif</w:t>
      </w:r>
      <w:proofErr w:type="spellEnd"/>
      <w:r w:rsidRPr="00AF3921">
        <w:rPr>
          <w:i/>
          <w:iCs/>
        </w:rPr>
        <w:t xml:space="preserve"> Life Robotics</w:t>
      </w:r>
      <w:r w:rsidRPr="00AF3921">
        <w:t xml:space="preserve">, vol. 27, no. 2, pp. 373–383, May 2022, </w:t>
      </w:r>
      <w:proofErr w:type="spellStart"/>
      <w:r w:rsidRPr="00AF3921">
        <w:t>doi</w:t>
      </w:r>
      <w:proofErr w:type="spellEnd"/>
      <w:r w:rsidRPr="00AF3921">
        <w:t>: 10.1007/s10015-022-00743-0.</w:t>
      </w:r>
    </w:p>
    <w:p w14:paraId="02200683" w14:textId="77777777" w:rsidR="00AF3921" w:rsidRPr="00AF3921" w:rsidRDefault="00AF3921" w:rsidP="00AF3921">
      <w:pPr>
        <w:pStyle w:val="Bibliography"/>
      </w:pPr>
      <w:r w:rsidRPr="00AF3921">
        <w:t>[33]</w:t>
      </w:r>
      <w:r w:rsidRPr="00AF3921">
        <w:tab/>
        <w:t xml:space="preserve">A. Prorok, M. A. Hsieh, and V. Kumar, “The Impact of Diversity on Optimal Control Policies for Heterogeneous Robot Swarms,” </w:t>
      </w:r>
      <w:r w:rsidRPr="00AF3921">
        <w:rPr>
          <w:i/>
          <w:iCs/>
        </w:rPr>
        <w:t>IEEE Transactions on Robotics</w:t>
      </w:r>
      <w:r w:rsidRPr="00AF3921">
        <w:t xml:space="preserve">, vol. 33, no. 2, pp. 346–358, Apr. 2017, </w:t>
      </w:r>
      <w:proofErr w:type="spellStart"/>
      <w:r w:rsidRPr="00AF3921">
        <w:t>doi</w:t>
      </w:r>
      <w:proofErr w:type="spellEnd"/>
      <w:r w:rsidRPr="00AF3921">
        <w:t>: 10.1109/TRO.2016.2631593.</w:t>
      </w:r>
    </w:p>
    <w:p w14:paraId="21A6876A" w14:textId="77777777" w:rsidR="00AF3921" w:rsidRPr="00AF3921" w:rsidRDefault="00AF3921" w:rsidP="00AF3921">
      <w:pPr>
        <w:pStyle w:val="Bibliography"/>
      </w:pPr>
      <w:r w:rsidRPr="00AF3921">
        <w:t>[34]</w:t>
      </w:r>
      <w:r w:rsidRPr="00AF3921">
        <w:tab/>
        <w:t xml:space="preserve">H. Van Dyke </w:t>
      </w:r>
      <w:proofErr w:type="spellStart"/>
      <w:r w:rsidRPr="00AF3921">
        <w:t>Parunak</w:t>
      </w:r>
      <w:proofErr w:type="spellEnd"/>
      <w:r w:rsidRPr="00AF3921">
        <w:t xml:space="preserve"> and S. A. Brueckner, “Engineering Swarming Systems,” in </w:t>
      </w:r>
      <w:r w:rsidRPr="00AF3921">
        <w:rPr>
          <w:i/>
          <w:iCs/>
        </w:rPr>
        <w:t>Methodologies and Software Engineering for Agent Systems: The Agent-Oriented Software Engineering Handbook</w:t>
      </w:r>
      <w:r w:rsidRPr="00AF3921">
        <w:t xml:space="preserve">, F. </w:t>
      </w:r>
      <w:proofErr w:type="spellStart"/>
      <w:r w:rsidRPr="00AF3921">
        <w:t>Bergenti</w:t>
      </w:r>
      <w:proofErr w:type="spellEnd"/>
      <w:r w:rsidRPr="00AF3921">
        <w:t xml:space="preserve">, M.-P. </w:t>
      </w:r>
      <w:proofErr w:type="spellStart"/>
      <w:r w:rsidRPr="00AF3921">
        <w:t>Gleizes</w:t>
      </w:r>
      <w:proofErr w:type="spellEnd"/>
      <w:r w:rsidRPr="00AF3921">
        <w:t xml:space="preserve">, and F. </w:t>
      </w:r>
      <w:proofErr w:type="spellStart"/>
      <w:r w:rsidRPr="00AF3921">
        <w:t>Zambonelli</w:t>
      </w:r>
      <w:proofErr w:type="spellEnd"/>
      <w:r w:rsidRPr="00AF3921">
        <w:t xml:space="preserve">, Eds., Boston, MA: Springer US, 2004, pp. 341–376. </w:t>
      </w:r>
      <w:proofErr w:type="spellStart"/>
      <w:r w:rsidRPr="00AF3921">
        <w:t>doi</w:t>
      </w:r>
      <w:proofErr w:type="spellEnd"/>
      <w:r w:rsidRPr="00AF3921">
        <w:t>: 10.1007/1-4020-8058-1_21.</w:t>
      </w:r>
    </w:p>
    <w:p w14:paraId="0CA5AD5A" w14:textId="77777777" w:rsidR="00AF3921" w:rsidRPr="00AF3921" w:rsidRDefault="00AF3921" w:rsidP="00AF3921">
      <w:pPr>
        <w:pStyle w:val="Bibliography"/>
      </w:pPr>
      <w:r w:rsidRPr="00AF3921">
        <w:t>[35]</w:t>
      </w:r>
      <w:r w:rsidRPr="00AF3921">
        <w:tab/>
        <w:t xml:space="preserve">M. Dorigo, G. </w:t>
      </w:r>
      <w:proofErr w:type="spellStart"/>
      <w:r w:rsidRPr="00AF3921">
        <w:t>Theraulaz</w:t>
      </w:r>
      <w:proofErr w:type="spellEnd"/>
      <w:r w:rsidRPr="00AF3921">
        <w:t xml:space="preserve">, and V. </w:t>
      </w:r>
      <w:proofErr w:type="spellStart"/>
      <w:r w:rsidRPr="00AF3921">
        <w:t>Trianni</w:t>
      </w:r>
      <w:proofErr w:type="spellEnd"/>
      <w:r w:rsidRPr="00AF3921">
        <w:t xml:space="preserve">, “Swarm Robotics: Past, Present, and Future [Point of View],” </w:t>
      </w:r>
      <w:r w:rsidRPr="00AF3921">
        <w:rPr>
          <w:i/>
          <w:iCs/>
        </w:rPr>
        <w:t>Proceedings of the IEEE</w:t>
      </w:r>
      <w:r w:rsidRPr="00AF3921">
        <w:t xml:space="preserve">, vol. 109, no. 7, pp. 1152–1165, Jul. 2021, </w:t>
      </w:r>
      <w:proofErr w:type="spellStart"/>
      <w:r w:rsidRPr="00AF3921">
        <w:t>doi</w:t>
      </w:r>
      <w:proofErr w:type="spellEnd"/>
      <w:r w:rsidRPr="00AF3921">
        <w:t>: 10.1109/JPROC.2021.3072740.</w:t>
      </w:r>
    </w:p>
    <w:p w14:paraId="4AF816E2" w14:textId="77777777" w:rsidR="00AF3921" w:rsidRPr="00AF3921" w:rsidRDefault="00AF3921" w:rsidP="00AF3921">
      <w:pPr>
        <w:pStyle w:val="Bibliography"/>
      </w:pPr>
      <w:r w:rsidRPr="00AF3921">
        <w:t>[36]</w:t>
      </w:r>
      <w:r w:rsidRPr="00AF3921">
        <w:tab/>
        <w:t xml:space="preserve">C. Pinciroli, R. O’Grady, A. L. Christensen, and M. Dorigo, “Coordinating Heterogeneous Swarms through Minimal Communication among Homogeneous Sub-swarms,” in </w:t>
      </w:r>
      <w:r w:rsidRPr="00AF3921">
        <w:rPr>
          <w:i/>
          <w:iCs/>
        </w:rPr>
        <w:t>Swarm Intelligence</w:t>
      </w:r>
      <w:r w:rsidRPr="00AF3921">
        <w:t xml:space="preserve">, M. Dorigo, M. </w:t>
      </w:r>
      <w:proofErr w:type="spellStart"/>
      <w:r w:rsidRPr="00AF3921">
        <w:t>Birattari</w:t>
      </w:r>
      <w:proofErr w:type="spellEnd"/>
      <w:r w:rsidRPr="00AF3921">
        <w:t xml:space="preserve">, G. A. Di Caro, R. </w:t>
      </w:r>
      <w:proofErr w:type="spellStart"/>
      <w:r w:rsidRPr="00AF3921">
        <w:t>Doursat</w:t>
      </w:r>
      <w:proofErr w:type="spellEnd"/>
      <w:r w:rsidRPr="00AF3921">
        <w:t xml:space="preserve">, A. P. Engelbrecht, D. </w:t>
      </w:r>
      <w:proofErr w:type="spellStart"/>
      <w:r w:rsidRPr="00AF3921">
        <w:t>Floreano</w:t>
      </w:r>
      <w:proofErr w:type="spellEnd"/>
      <w:r w:rsidRPr="00AF3921">
        <w:t xml:space="preserve">, L. M. Gambardella, R. </w:t>
      </w:r>
      <w:proofErr w:type="spellStart"/>
      <w:r w:rsidRPr="00AF3921">
        <w:t>Groß</w:t>
      </w:r>
      <w:proofErr w:type="spellEnd"/>
      <w:r w:rsidRPr="00AF3921">
        <w:t xml:space="preserve">, E. Şahin, H. Sayama, and T. </w:t>
      </w:r>
      <w:proofErr w:type="spellStart"/>
      <w:r w:rsidRPr="00AF3921">
        <w:t>Stützle</w:t>
      </w:r>
      <w:proofErr w:type="spellEnd"/>
      <w:r w:rsidRPr="00AF3921">
        <w:t xml:space="preserve">, Eds., Berlin, Heidelberg: Springer, 2010, pp. 558–559. </w:t>
      </w:r>
      <w:proofErr w:type="spellStart"/>
      <w:r w:rsidRPr="00AF3921">
        <w:t>doi</w:t>
      </w:r>
      <w:proofErr w:type="spellEnd"/>
      <w:r w:rsidRPr="00AF3921">
        <w:t>: 10.1007/978-3-642-15461-4_59.</w:t>
      </w:r>
    </w:p>
    <w:p w14:paraId="2A92B6FE" w14:textId="77777777" w:rsidR="00AF3921" w:rsidRPr="00AF3921" w:rsidRDefault="00AF3921" w:rsidP="00AF3921">
      <w:pPr>
        <w:pStyle w:val="Bibliography"/>
      </w:pPr>
      <w:r w:rsidRPr="00AF3921">
        <w:t>[37]</w:t>
      </w:r>
      <w:r w:rsidRPr="00AF3921">
        <w:tab/>
        <w:t xml:space="preserve">K. </w:t>
      </w:r>
      <w:proofErr w:type="spellStart"/>
      <w:r w:rsidRPr="00AF3921">
        <w:t>Kasmarik</w:t>
      </w:r>
      <w:proofErr w:type="spellEnd"/>
      <w:r w:rsidRPr="00AF3921">
        <w:t xml:space="preserve">, S. </w:t>
      </w:r>
      <w:proofErr w:type="spellStart"/>
      <w:r w:rsidRPr="00AF3921">
        <w:t>Abpeikar</w:t>
      </w:r>
      <w:proofErr w:type="spellEnd"/>
      <w:r w:rsidRPr="00AF3921">
        <w:t xml:space="preserve">, M. M. Khan, N. Khattab, M. Barlow, and M. Garratt, “Autonomous Recognition of Collective </w:t>
      </w:r>
      <w:proofErr w:type="spellStart"/>
      <w:r w:rsidRPr="00AF3921">
        <w:t>Behaviour</w:t>
      </w:r>
      <w:proofErr w:type="spellEnd"/>
      <w:r w:rsidRPr="00AF3921">
        <w:t xml:space="preserve"> in Robot Swarms,” in </w:t>
      </w:r>
      <w:r w:rsidRPr="00AF3921">
        <w:rPr>
          <w:i/>
          <w:iCs/>
        </w:rPr>
        <w:t>AI 2020: Advances in Artificial Intelligence</w:t>
      </w:r>
      <w:r w:rsidRPr="00AF3921">
        <w:t xml:space="preserve">, M. Gallagher, N. Moustafa, and E. Lakshika, Eds., Cham: Springer International Publishing, 2020, pp. 281–293. </w:t>
      </w:r>
      <w:proofErr w:type="spellStart"/>
      <w:r w:rsidRPr="00AF3921">
        <w:t>doi</w:t>
      </w:r>
      <w:proofErr w:type="spellEnd"/>
      <w:r w:rsidRPr="00AF3921">
        <w:t>: 10.1007/978-3-030-64984-5_22.</w:t>
      </w:r>
    </w:p>
    <w:p w14:paraId="5982EE69" w14:textId="77777777" w:rsidR="00AF3921" w:rsidRPr="00AF3921" w:rsidRDefault="00AF3921" w:rsidP="00AF3921">
      <w:pPr>
        <w:pStyle w:val="Bibliography"/>
      </w:pPr>
      <w:r w:rsidRPr="00AF3921">
        <w:t>[38]</w:t>
      </w:r>
      <w:r w:rsidRPr="00AF3921">
        <w:tab/>
        <w:t>“Sphero BOLT.” Accessed: May 12, 2024. [Online]. Available: https://support.sphero.com/en-US/articles/bolt-72242</w:t>
      </w:r>
    </w:p>
    <w:p w14:paraId="0F011E92" w14:textId="77777777" w:rsidR="00AF3921" w:rsidRPr="00AF3921" w:rsidRDefault="00AF3921" w:rsidP="00AF3921">
      <w:pPr>
        <w:pStyle w:val="Bibliography"/>
      </w:pPr>
      <w:r w:rsidRPr="00AF3921">
        <w:t>[39]</w:t>
      </w:r>
      <w:r w:rsidRPr="00AF3921">
        <w:tab/>
        <w:t>“Sphero Edu API — SpheroV2 0.12 documentation.” Accessed: May 12, 2024. [Online]. Available: https://spherov2.readthedocs.io/en/latest/sphero_edu.html</w:t>
      </w:r>
    </w:p>
    <w:p w14:paraId="38FE7426" w14:textId="77777777" w:rsidR="00AF3921" w:rsidRPr="00AF3921" w:rsidRDefault="00AF3921" w:rsidP="00AF3921">
      <w:pPr>
        <w:pStyle w:val="Bibliography"/>
      </w:pPr>
      <w:r w:rsidRPr="00AF3921">
        <w:t>[40]</w:t>
      </w:r>
      <w:r w:rsidRPr="00AF3921">
        <w:tab/>
        <w:t>“Sphero Public SDK - Documentation.” Accessed: May 12, 2024. [Online]. Available: https://sdk.sphero.com/documentation</w:t>
      </w:r>
    </w:p>
    <w:p w14:paraId="14BA969F" w14:textId="77777777" w:rsidR="00AF3921" w:rsidRPr="00AF3921" w:rsidRDefault="00AF3921" w:rsidP="00AF3921">
      <w:pPr>
        <w:pStyle w:val="Bibliography"/>
      </w:pPr>
      <w:r w:rsidRPr="00AF3921">
        <w:t>[41]</w:t>
      </w:r>
      <w:r w:rsidRPr="00AF3921">
        <w:tab/>
        <w:t>“Vicon Help.” Accessed: May 13, 2024. [Online]. Available: https://help.vicon.com/</w:t>
      </w:r>
    </w:p>
    <w:p w14:paraId="553109CF" w14:textId="77777777" w:rsidR="00AF3921" w:rsidRPr="00AF3921" w:rsidRDefault="00AF3921" w:rsidP="00AF3921">
      <w:pPr>
        <w:pStyle w:val="Bibliography"/>
      </w:pPr>
      <w:r w:rsidRPr="00AF3921">
        <w:t>[42]</w:t>
      </w:r>
      <w:r w:rsidRPr="00AF3921">
        <w:tab/>
        <w:t>“Raspberry Pi Documentation.” Accessed: May 13, 2024. [Online]. Available: https://www.raspberrypi.com/documentation/</w:t>
      </w:r>
    </w:p>
    <w:p w14:paraId="55521EF1" w14:textId="77777777" w:rsidR="00AF3921" w:rsidRPr="00AF3921" w:rsidRDefault="00AF3921" w:rsidP="00AF3921">
      <w:pPr>
        <w:pStyle w:val="Bibliography"/>
      </w:pPr>
      <w:r w:rsidRPr="00AF3921">
        <w:lastRenderedPageBreak/>
        <w:t>[43]</w:t>
      </w:r>
      <w:r w:rsidRPr="00AF3921">
        <w:tab/>
        <w:t>“bleak — bleak 0.22.1 documentation.” Accessed: May 13, 2024. [Online]. Available: https://bleak.readthedocs.io/en/latest/</w:t>
      </w:r>
    </w:p>
    <w:p w14:paraId="70B7FA31" w14:textId="78E87201" w:rsidR="00FA23F6" w:rsidRPr="00EA39D2" w:rsidRDefault="00372E51" w:rsidP="00452282">
      <w:pPr>
        <w:ind w:firstLine="0"/>
      </w:pPr>
      <w:r>
        <w:fldChar w:fldCharType="end"/>
      </w:r>
    </w:p>
    <w:sectPr w:rsidR="00FA23F6" w:rsidRPr="00EA39D2" w:rsidSect="00277119">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14" w:author="Shadi Abpeikar" w:date="2024-05-13T11:08:00Z" w:initials="SA">
    <w:p w14:paraId="2F7D424A" w14:textId="77777777" w:rsidR="00170728" w:rsidRDefault="00170728" w:rsidP="00170728">
      <w:pPr>
        <w:pStyle w:val="CommentText"/>
        <w:ind w:firstLine="0"/>
        <w:jc w:val="left"/>
      </w:pPr>
      <w:r>
        <w:rPr>
          <w:rStyle w:val="CommentReference"/>
        </w:rPr>
        <w:annotationRef/>
      </w:r>
      <w:r>
        <w:t xml:space="preserve">Make this more detailed and add related references. Discussions on papers that use heterogeneous robots will help you in better articulating this. </w:t>
      </w:r>
    </w:p>
  </w:comment>
  <w:comment w:id="24"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2"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3" w:author="Nicholas Liu" w:date="2024-05-14T01:56:00Z" w:initials="NL">
    <w:p w14:paraId="3B234E87" w14:textId="77777777" w:rsidR="006377AE" w:rsidRDefault="006377AE" w:rsidP="006377AE">
      <w:pPr>
        <w:pStyle w:val="CommentText"/>
        <w:ind w:firstLine="0"/>
        <w:jc w:val="left"/>
      </w:pPr>
      <w:r>
        <w:rPr>
          <w:rStyle w:val="CommentReference"/>
        </w:rPr>
        <w:annotationRef/>
      </w:r>
      <w:r>
        <w:t>How does emergent collective behaviours differ from formation control techniques?</w:t>
      </w:r>
    </w:p>
  </w:comment>
  <w:comment w:id="45"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2"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308D0" w15:done="0"/>
  <w15:commentEx w15:paraId="2F7D424A" w15:done="0"/>
  <w15:commentEx w15:paraId="2F09F01F" w15:done="0"/>
  <w15:commentEx w15:paraId="288AA30E" w15:done="0"/>
  <w15:commentEx w15:paraId="3B234E87" w15:done="0"/>
  <w15:commentEx w15:paraId="5A362C2C" w15:done="0"/>
  <w15:commentEx w15:paraId="14205C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6D75A" w16cex:dateUtc="2024-05-13T01:07:00Z"/>
  <w16cex:commentExtensible w16cex:durableId="69C84D26" w16cex:dateUtc="2024-05-13T01:08:00Z"/>
  <w16cex:commentExtensible w16cex:durableId="7FEEABB1" w16cex:dateUtc="2024-05-13T01:11:00Z"/>
  <w16cex:commentExtensible w16cex:durableId="2615BD49" w16cex:dateUtc="2024-05-13T01:14:00Z"/>
  <w16cex:commentExtensible w16cex:durableId="13030954" w16cex:dateUtc="2024-05-13T15:56:00Z"/>
  <w16cex:commentExtensible w16cex:durableId="2CDA434F" w16cex:dateUtc="2024-05-13T01:50:00Z"/>
  <w16cex:commentExtensible w16cex:durableId="37525983" w16cex:dateUtc="2024-05-13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308D0" w16cid:durableId="6EE6D75A"/>
  <w16cid:commentId w16cid:paraId="2F7D424A" w16cid:durableId="69C84D26"/>
  <w16cid:commentId w16cid:paraId="2F09F01F" w16cid:durableId="7FEEABB1"/>
  <w16cid:commentId w16cid:paraId="288AA30E" w16cid:durableId="2615BD49"/>
  <w16cid:commentId w16cid:paraId="3B234E87" w16cid:durableId="13030954"/>
  <w16cid:commentId w16cid:paraId="5A362C2C" w16cid:durableId="2CDA434F"/>
  <w16cid:commentId w16cid:paraId="14205C6C" w16cid:durableId="37525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DB3C53" w14:textId="77777777" w:rsidR="00277119" w:rsidRDefault="00277119" w:rsidP="00372E51">
      <w:r>
        <w:separator/>
      </w:r>
    </w:p>
  </w:endnote>
  <w:endnote w:type="continuationSeparator" w:id="0">
    <w:p w14:paraId="77167263" w14:textId="77777777" w:rsidR="00277119" w:rsidRDefault="00277119"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01A2C3" w14:textId="77777777" w:rsidR="00277119" w:rsidRDefault="00277119" w:rsidP="00372E51">
      <w:r>
        <w:separator/>
      </w:r>
    </w:p>
  </w:footnote>
  <w:footnote w:type="continuationSeparator" w:id="0">
    <w:p w14:paraId="42A25310" w14:textId="77777777" w:rsidR="00277119" w:rsidRDefault="00277119"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F7AE7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A051D7A"/>
    <w:multiLevelType w:val="hybridMultilevel"/>
    <w:tmpl w:val="EC785D6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4"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6"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5324A1B"/>
    <w:multiLevelType w:val="hybridMultilevel"/>
    <w:tmpl w:val="80D620E6"/>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9"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7"/>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4"/>
  </w:num>
  <w:num w:numId="13" w16cid:durableId="706298422">
    <w:abstractNumId w:val="16"/>
  </w:num>
  <w:num w:numId="14" w16cid:durableId="941187501">
    <w:abstractNumId w:val="16"/>
    <w:lvlOverride w:ilvl="0">
      <w:startOverride w:val="1"/>
    </w:lvlOverride>
  </w:num>
  <w:num w:numId="15" w16cid:durableId="79104440">
    <w:abstractNumId w:val="16"/>
    <w:lvlOverride w:ilvl="0">
      <w:startOverride w:val="1"/>
    </w:lvlOverride>
  </w:num>
  <w:num w:numId="16" w16cid:durableId="359623389">
    <w:abstractNumId w:val="16"/>
    <w:lvlOverride w:ilvl="0">
      <w:startOverride w:val="1"/>
    </w:lvlOverride>
  </w:num>
  <w:num w:numId="17" w16cid:durableId="1769890780">
    <w:abstractNumId w:val="15"/>
  </w:num>
  <w:num w:numId="18" w16cid:durableId="237181276">
    <w:abstractNumId w:val="1"/>
  </w:num>
  <w:num w:numId="19" w16cid:durableId="285476035">
    <w:abstractNumId w:val="19"/>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6"/>
    <w:lvlOverride w:ilvl="0">
      <w:startOverride w:val="1"/>
    </w:lvlOverride>
  </w:num>
  <w:num w:numId="24" w16cid:durableId="632370315">
    <w:abstractNumId w:val="16"/>
  </w:num>
  <w:num w:numId="25" w16cid:durableId="1528134143">
    <w:abstractNumId w:val="16"/>
    <w:lvlOverride w:ilvl="0">
      <w:startOverride w:val="1"/>
    </w:lvlOverride>
  </w:num>
  <w:num w:numId="26" w16cid:durableId="443614988">
    <w:abstractNumId w:val="18"/>
  </w:num>
  <w:num w:numId="27" w16cid:durableId="86313408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rson w15:author="Nicholas Liu">
    <w15:presenceInfo w15:providerId="Windows Live" w15:userId="5b9150233832f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060C0"/>
    <w:rsid w:val="0001565D"/>
    <w:rsid w:val="000325B1"/>
    <w:rsid w:val="000341D6"/>
    <w:rsid w:val="0003527A"/>
    <w:rsid w:val="00062E4C"/>
    <w:rsid w:val="00067333"/>
    <w:rsid w:val="000A4725"/>
    <w:rsid w:val="000A574A"/>
    <w:rsid w:val="000B64EA"/>
    <w:rsid w:val="000B7155"/>
    <w:rsid w:val="000C7BE4"/>
    <w:rsid w:val="000E2A06"/>
    <w:rsid w:val="000F31E3"/>
    <w:rsid w:val="000F3E44"/>
    <w:rsid w:val="001153DB"/>
    <w:rsid w:val="001204C4"/>
    <w:rsid w:val="00126AAA"/>
    <w:rsid w:val="00145374"/>
    <w:rsid w:val="00146F60"/>
    <w:rsid w:val="00154FBB"/>
    <w:rsid w:val="001677AC"/>
    <w:rsid w:val="00170728"/>
    <w:rsid w:val="00191D65"/>
    <w:rsid w:val="00192232"/>
    <w:rsid w:val="00197C32"/>
    <w:rsid w:val="001B67D5"/>
    <w:rsid w:val="001D1E0B"/>
    <w:rsid w:val="001E2998"/>
    <w:rsid w:val="001E42D3"/>
    <w:rsid w:val="00210A9C"/>
    <w:rsid w:val="00246BED"/>
    <w:rsid w:val="0024715A"/>
    <w:rsid w:val="002529EF"/>
    <w:rsid w:val="00257A9C"/>
    <w:rsid w:val="00263CC6"/>
    <w:rsid w:val="00270CB8"/>
    <w:rsid w:val="00277119"/>
    <w:rsid w:val="00294571"/>
    <w:rsid w:val="002B19FA"/>
    <w:rsid w:val="002C3770"/>
    <w:rsid w:val="002E070B"/>
    <w:rsid w:val="002E36BF"/>
    <w:rsid w:val="002F272A"/>
    <w:rsid w:val="002F492C"/>
    <w:rsid w:val="00307C45"/>
    <w:rsid w:val="00313DE0"/>
    <w:rsid w:val="00317FC1"/>
    <w:rsid w:val="00326C29"/>
    <w:rsid w:val="003446F5"/>
    <w:rsid w:val="00350FAF"/>
    <w:rsid w:val="00372A03"/>
    <w:rsid w:val="00372E51"/>
    <w:rsid w:val="003C1E62"/>
    <w:rsid w:val="003D5853"/>
    <w:rsid w:val="003E162B"/>
    <w:rsid w:val="00425122"/>
    <w:rsid w:val="0042594B"/>
    <w:rsid w:val="00426171"/>
    <w:rsid w:val="00440568"/>
    <w:rsid w:val="004455AA"/>
    <w:rsid w:val="00452282"/>
    <w:rsid w:val="00471607"/>
    <w:rsid w:val="00472BEF"/>
    <w:rsid w:val="00480446"/>
    <w:rsid w:val="00480C10"/>
    <w:rsid w:val="00483A73"/>
    <w:rsid w:val="00484E4F"/>
    <w:rsid w:val="0049303E"/>
    <w:rsid w:val="004A6AAE"/>
    <w:rsid w:val="004B0514"/>
    <w:rsid w:val="004B12B8"/>
    <w:rsid w:val="004C7C8E"/>
    <w:rsid w:val="004D0FA2"/>
    <w:rsid w:val="005174C6"/>
    <w:rsid w:val="00533184"/>
    <w:rsid w:val="00544CA7"/>
    <w:rsid w:val="005532C5"/>
    <w:rsid w:val="00566B9C"/>
    <w:rsid w:val="005746E1"/>
    <w:rsid w:val="00586D75"/>
    <w:rsid w:val="00595F5A"/>
    <w:rsid w:val="005963A0"/>
    <w:rsid w:val="005B56F3"/>
    <w:rsid w:val="005C37CD"/>
    <w:rsid w:val="005C5C14"/>
    <w:rsid w:val="005E5A6F"/>
    <w:rsid w:val="006028DC"/>
    <w:rsid w:val="00606A33"/>
    <w:rsid w:val="00635F80"/>
    <w:rsid w:val="006377AE"/>
    <w:rsid w:val="00640A0B"/>
    <w:rsid w:val="0064313A"/>
    <w:rsid w:val="00652184"/>
    <w:rsid w:val="0066305D"/>
    <w:rsid w:val="00663AA2"/>
    <w:rsid w:val="006703F1"/>
    <w:rsid w:val="006A5B9D"/>
    <w:rsid w:val="006A7954"/>
    <w:rsid w:val="006B0BF3"/>
    <w:rsid w:val="006B34F7"/>
    <w:rsid w:val="006B4DF5"/>
    <w:rsid w:val="006C2D01"/>
    <w:rsid w:val="006E1662"/>
    <w:rsid w:val="006E428B"/>
    <w:rsid w:val="00714055"/>
    <w:rsid w:val="007169B7"/>
    <w:rsid w:val="00717304"/>
    <w:rsid w:val="00717CFB"/>
    <w:rsid w:val="00720E1E"/>
    <w:rsid w:val="0074289D"/>
    <w:rsid w:val="0076359A"/>
    <w:rsid w:val="0078225B"/>
    <w:rsid w:val="007823EC"/>
    <w:rsid w:val="008078D3"/>
    <w:rsid w:val="00826309"/>
    <w:rsid w:val="00850522"/>
    <w:rsid w:val="00875F05"/>
    <w:rsid w:val="008772EC"/>
    <w:rsid w:val="008C7B91"/>
    <w:rsid w:val="008D11D8"/>
    <w:rsid w:val="008E5AE4"/>
    <w:rsid w:val="00902EEB"/>
    <w:rsid w:val="009237A4"/>
    <w:rsid w:val="009270C0"/>
    <w:rsid w:val="00933918"/>
    <w:rsid w:val="00962DAB"/>
    <w:rsid w:val="009647B7"/>
    <w:rsid w:val="00996290"/>
    <w:rsid w:val="009C1411"/>
    <w:rsid w:val="009D0B45"/>
    <w:rsid w:val="009E60CF"/>
    <w:rsid w:val="009F43A8"/>
    <w:rsid w:val="00A00062"/>
    <w:rsid w:val="00A06694"/>
    <w:rsid w:val="00A329F6"/>
    <w:rsid w:val="00A70F1A"/>
    <w:rsid w:val="00A91D19"/>
    <w:rsid w:val="00A9313E"/>
    <w:rsid w:val="00A95073"/>
    <w:rsid w:val="00AE195D"/>
    <w:rsid w:val="00AE7130"/>
    <w:rsid w:val="00AF3921"/>
    <w:rsid w:val="00B00274"/>
    <w:rsid w:val="00B515CA"/>
    <w:rsid w:val="00B76537"/>
    <w:rsid w:val="00B86B5F"/>
    <w:rsid w:val="00BA1893"/>
    <w:rsid w:val="00BC3E1A"/>
    <w:rsid w:val="00BD4501"/>
    <w:rsid w:val="00BD701C"/>
    <w:rsid w:val="00C14084"/>
    <w:rsid w:val="00C31828"/>
    <w:rsid w:val="00C62390"/>
    <w:rsid w:val="00C86F18"/>
    <w:rsid w:val="00CA08F9"/>
    <w:rsid w:val="00CA4EF9"/>
    <w:rsid w:val="00CA5C91"/>
    <w:rsid w:val="00CA622E"/>
    <w:rsid w:val="00CB5481"/>
    <w:rsid w:val="00CB7CFF"/>
    <w:rsid w:val="00CC5DC8"/>
    <w:rsid w:val="00CD33A1"/>
    <w:rsid w:val="00CF4979"/>
    <w:rsid w:val="00D01D67"/>
    <w:rsid w:val="00D51992"/>
    <w:rsid w:val="00D8279A"/>
    <w:rsid w:val="00DC22AD"/>
    <w:rsid w:val="00DD7268"/>
    <w:rsid w:val="00DF0A1F"/>
    <w:rsid w:val="00E06C2B"/>
    <w:rsid w:val="00E3004B"/>
    <w:rsid w:val="00E305FA"/>
    <w:rsid w:val="00E45C80"/>
    <w:rsid w:val="00E63841"/>
    <w:rsid w:val="00E77D75"/>
    <w:rsid w:val="00EA39D2"/>
    <w:rsid w:val="00EB359A"/>
    <w:rsid w:val="00EB6E8C"/>
    <w:rsid w:val="00ED0CCA"/>
    <w:rsid w:val="00ED761F"/>
    <w:rsid w:val="00EF7E30"/>
    <w:rsid w:val="00F13721"/>
    <w:rsid w:val="00F17274"/>
    <w:rsid w:val="00F32CE8"/>
    <w:rsid w:val="00F42EB9"/>
    <w:rsid w:val="00F579B9"/>
    <w:rsid w:val="00F60486"/>
    <w:rsid w:val="00F859FF"/>
    <w:rsid w:val="00F86293"/>
    <w:rsid w:val="00F86E5A"/>
    <w:rsid w:val="00F87983"/>
    <w:rsid w:val="00F91723"/>
    <w:rsid w:val="00F94B0D"/>
    <w:rsid w:val="00FA23F6"/>
    <w:rsid w:val="00FA5E31"/>
    <w:rsid w:val="00FA5EB5"/>
    <w:rsid w:val="00FB3A4F"/>
    <w:rsid w:val="00FC39B2"/>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 w:type="paragraph" w:styleId="Caption">
    <w:name w:val="caption"/>
    <w:basedOn w:val="Normal"/>
    <w:next w:val="Normal"/>
    <w:uiPriority w:val="35"/>
    <w:unhideWhenUsed/>
    <w:qFormat/>
    <w:rsid w:val="002E070B"/>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946182">
      <w:bodyDiv w:val="1"/>
      <w:marLeft w:val="0"/>
      <w:marRight w:val="0"/>
      <w:marTop w:val="0"/>
      <w:marBottom w:val="0"/>
      <w:divBdr>
        <w:top w:val="none" w:sz="0" w:space="0" w:color="auto"/>
        <w:left w:val="none" w:sz="0" w:space="0" w:color="auto"/>
        <w:bottom w:val="none" w:sz="0" w:space="0" w:color="auto"/>
        <w:right w:val="none" w:sz="0" w:space="0" w:color="auto"/>
      </w:divBdr>
    </w:div>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564879559">
      <w:bodyDiv w:val="1"/>
      <w:marLeft w:val="0"/>
      <w:marRight w:val="0"/>
      <w:marTop w:val="0"/>
      <w:marBottom w:val="0"/>
      <w:divBdr>
        <w:top w:val="none" w:sz="0" w:space="0" w:color="auto"/>
        <w:left w:val="none" w:sz="0" w:space="0" w:color="auto"/>
        <w:bottom w:val="none" w:sz="0" w:space="0" w:color="auto"/>
        <w:right w:val="none" w:sz="0" w:space="0" w:color="auto"/>
      </w:divBdr>
    </w:div>
    <w:div w:id="666401055">
      <w:bodyDiv w:val="1"/>
      <w:marLeft w:val="0"/>
      <w:marRight w:val="0"/>
      <w:marTop w:val="0"/>
      <w:marBottom w:val="0"/>
      <w:divBdr>
        <w:top w:val="none" w:sz="0" w:space="0" w:color="auto"/>
        <w:left w:val="none" w:sz="0" w:space="0" w:color="auto"/>
        <w:bottom w:val="none" w:sz="0" w:space="0" w:color="auto"/>
        <w:right w:val="none" w:sz="0" w:space="0" w:color="auto"/>
      </w:divBdr>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TotalTime>
  <Pages>12</Pages>
  <Words>22695</Words>
  <Characters>129364</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26</cp:revision>
  <dcterms:created xsi:type="dcterms:W3CDTF">2024-05-13T02:06:00Z</dcterms:created>
  <dcterms:modified xsi:type="dcterms:W3CDTF">2024-05-1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hrS7ndG"/&gt;&lt;style id="http://www.zotero.org/styles/ieee" locale="en-US" hasBibliography="1" bibliographyStyleHasBeenSet="1"/&gt;&lt;prefs&gt;&lt;pref name="fieldType" value="Field"/&gt;&lt;/prefs&gt;&lt;/data&gt;</vt:lpwstr>
  </property>
</Properties>
</file>